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B84C80" w:rsidP="00B84C80">
      <w:pPr>
        <w:pStyle w:val="MDPI11articletype"/>
      </w:pPr>
      <w:r w:rsidRPr="002469C7">
        <w:t>Article</w:t>
      </w:r>
    </w:p>
    <w:p w14:paraId="5BF1882C" w14:textId="09455AFE" w:rsidR="00D17023" w:rsidRPr="00D17023" w:rsidRDefault="00D17023" w:rsidP="00AB4F94">
      <w:pPr>
        <w:pStyle w:val="MDPI12title"/>
      </w:pPr>
      <w:proofErr w:type="spellStart"/>
      <w:r w:rsidRPr="00D17023">
        <w:rPr>
          <w:i/>
          <w:iCs/>
        </w:rPr>
        <w:t>Azospirillum</w:t>
      </w:r>
      <w:proofErr w:type="spellEnd"/>
      <w:r w:rsidRPr="00D17023">
        <w:rPr>
          <w:i/>
          <w:iCs/>
        </w:rPr>
        <w:t xml:space="preserve"> </w:t>
      </w:r>
      <w:proofErr w:type="spellStart"/>
      <w:r w:rsidRPr="00D17023">
        <w:rPr>
          <w:i/>
          <w:iCs/>
        </w:rPr>
        <w:t>brasilense</w:t>
      </w:r>
      <w:proofErr w:type="spellEnd"/>
      <w:r w:rsidRPr="00D17023">
        <w:t xml:space="preserve"> as a bioinoculant to alleviate salinity effects on quinoa seed germination</w:t>
      </w:r>
    </w:p>
    <w:p w14:paraId="28F16860" w14:textId="73E2AAE0" w:rsidR="00B446F7" w:rsidRPr="00983AF9" w:rsidRDefault="00D17023" w:rsidP="00B84C80">
      <w:pPr>
        <w:pStyle w:val="MDPI13authornames"/>
        <w:rPr>
          <w:lang w:val="pt-PT"/>
        </w:rPr>
      </w:pPr>
      <w:proofErr w:type="spellStart"/>
      <w:r w:rsidRPr="00983AF9">
        <w:rPr>
          <w:lang w:val="pt-PT"/>
        </w:rPr>
        <w:t>Jose</w:t>
      </w:r>
      <w:proofErr w:type="spellEnd"/>
      <w:r w:rsidRPr="00983AF9">
        <w:rPr>
          <w:lang w:val="pt-PT"/>
        </w:rPr>
        <w:t xml:space="preserve"> David Apaza-Calcina</w:t>
      </w:r>
      <w:r w:rsidRPr="00983AF9">
        <w:rPr>
          <w:vertAlign w:val="superscript"/>
          <w:lang w:val="pt-PT"/>
        </w:rPr>
        <w:t>1,2</w:t>
      </w:r>
      <w:r w:rsidRPr="00983AF9">
        <w:rPr>
          <w:lang w:val="pt-PT"/>
        </w:rPr>
        <w:t xml:space="preserve">*, </w:t>
      </w:r>
      <w:proofErr w:type="spellStart"/>
      <w:r w:rsidRPr="00983AF9">
        <w:rPr>
          <w:lang w:val="pt-PT"/>
        </w:rPr>
        <w:t>Milagros</w:t>
      </w:r>
      <w:proofErr w:type="spellEnd"/>
      <w:r w:rsidRPr="00983AF9">
        <w:rPr>
          <w:lang w:val="pt-PT"/>
        </w:rPr>
        <w:t xml:space="preserve"> </w:t>
      </w:r>
      <w:proofErr w:type="spellStart"/>
      <w:r w:rsidRPr="00983AF9">
        <w:rPr>
          <w:lang w:val="pt-PT"/>
        </w:rPr>
        <w:t>Ninoska</w:t>
      </w:r>
      <w:proofErr w:type="spellEnd"/>
      <w:r w:rsidRPr="00983AF9">
        <w:rPr>
          <w:lang w:val="pt-PT"/>
        </w:rPr>
        <w:t xml:space="preserve"> Munoz-Salas</w:t>
      </w:r>
      <w:r w:rsidRPr="00983AF9">
        <w:rPr>
          <w:vertAlign w:val="superscript"/>
          <w:lang w:val="pt-PT"/>
        </w:rPr>
        <w:t>3</w:t>
      </w:r>
      <w:r w:rsidRPr="00983AF9">
        <w:rPr>
          <w:lang w:val="pt-PT"/>
        </w:rPr>
        <w:t>, Flavio Lozano-Isla</w:t>
      </w:r>
      <w:r w:rsidRPr="00983AF9">
        <w:rPr>
          <w:vertAlign w:val="superscript"/>
          <w:lang w:val="pt-PT"/>
        </w:rPr>
        <w:t>4,5</w:t>
      </w:r>
      <w:r w:rsidRPr="00983AF9">
        <w:rPr>
          <w:lang w:val="pt-PT"/>
        </w:rPr>
        <w:t>, Rachel Passos Rezende</w:t>
      </w:r>
      <w:r w:rsidRPr="00983AF9">
        <w:rPr>
          <w:vertAlign w:val="superscript"/>
          <w:lang w:val="pt-PT"/>
        </w:rPr>
        <w:t>1</w:t>
      </w:r>
      <w:r w:rsidRPr="00983AF9">
        <w:rPr>
          <w:lang w:val="pt-PT"/>
        </w:rPr>
        <w:t xml:space="preserve">, </w:t>
      </w:r>
      <w:proofErr w:type="spellStart"/>
      <w:r w:rsidRPr="00983AF9">
        <w:rPr>
          <w:lang w:val="pt-PT"/>
        </w:rPr>
        <w:t>Raner</w:t>
      </w:r>
      <w:proofErr w:type="spellEnd"/>
      <w:r w:rsidRPr="00983AF9">
        <w:rPr>
          <w:lang w:val="pt-PT"/>
        </w:rPr>
        <w:t xml:space="preserve"> José Santana Silva</w:t>
      </w:r>
      <w:r w:rsidRPr="00983AF9">
        <w:rPr>
          <w:vertAlign w:val="superscript"/>
          <w:lang w:val="pt-PT"/>
        </w:rPr>
        <w:t>6 </w:t>
      </w:r>
      <w:r w:rsidRPr="00983AF9">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446F7" w:rsidRPr="002469C7" w14:paraId="64D530C8" w14:textId="77777777" w:rsidTr="00C4513D">
        <w:tc>
          <w:tcPr>
            <w:tcW w:w="2410" w:type="dxa"/>
          </w:tcPr>
          <w:p w14:paraId="503DFEDE" w14:textId="77777777" w:rsidR="00B446F7" w:rsidRPr="002469C7" w:rsidRDefault="00B446F7" w:rsidP="00C4513D">
            <w:pPr>
              <w:pStyle w:val="MDPI15academiceditor"/>
              <w:spacing w:before="0" w:after="120"/>
            </w:pPr>
            <w:r w:rsidRPr="002469C7">
              <w:t xml:space="preserve">Academic Editor: </w:t>
            </w:r>
            <w:proofErr w:type="spellStart"/>
            <w:r w:rsidRPr="002469C7">
              <w:t>Firstname</w:t>
            </w:r>
            <w:proofErr w:type="spellEnd"/>
            <w:r w:rsidRPr="002469C7">
              <w:t xml:space="preserve"> Lastname</w:t>
            </w:r>
          </w:p>
          <w:p w14:paraId="75677C3D" w14:textId="77777777" w:rsidR="00B446F7" w:rsidRPr="002469C7" w:rsidRDefault="00B446F7" w:rsidP="00C4513D">
            <w:pPr>
              <w:pStyle w:val="MDPI14history"/>
              <w:spacing w:before="120"/>
            </w:pPr>
            <w:r w:rsidRPr="002469C7">
              <w:t>Received: date</w:t>
            </w:r>
          </w:p>
          <w:p w14:paraId="1E161817" w14:textId="77777777" w:rsidR="00B446F7" w:rsidRPr="002469C7" w:rsidRDefault="00B446F7" w:rsidP="00C4513D">
            <w:pPr>
              <w:pStyle w:val="MDPI14history"/>
            </w:pPr>
            <w:r w:rsidRPr="002469C7">
              <w:t>Revised: date</w:t>
            </w:r>
          </w:p>
          <w:p w14:paraId="50A6DB6F" w14:textId="77777777" w:rsidR="00B446F7" w:rsidRPr="002469C7" w:rsidRDefault="00B446F7" w:rsidP="00C4513D">
            <w:pPr>
              <w:pStyle w:val="MDPI14history"/>
            </w:pPr>
            <w:r w:rsidRPr="002469C7">
              <w:t>Accepted: date</w:t>
            </w:r>
          </w:p>
          <w:p w14:paraId="2C3D0A31" w14:textId="77777777" w:rsidR="00B446F7" w:rsidRPr="002469C7" w:rsidRDefault="00B446F7" w:rsidP="00C4513D">
            <w:pPr>
              <w:pStyle w:val="MDPI14history"/>
              <w:spacing w:after="120"/>
            </w:pPr>
            <w:r w:rsidRPr="002469C7">
              <w:t>Published: date</w:t>
            </w:r>
          </w:p>
          <w:p w14:paraId="3CBCBD9D" w14:textId="77777777" w:rsidR="00B446F7" w:rsidRPr="002469C7" w:rsidRDefault="00B446F7" w:rsidP="00C4513D">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B446F7" w:rsidP="00C4513D">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61BD6230" w14:textId="1DBD6D29" w:rsidR="00B84C80" w:rsidRPr="00983AF9" w:rsidRDefault="00D17023" w:rsidP="00D17023">
      <w:pPr>
        <w:pStyle w:val="MDPI16affiliation"/>
        <w:numPr>
          <w:ilvl w:val="0"/>
          <w:numId w:val="29"/>
        </w:numPr>
        <w:rPr>
          <w:color w:val="000000" w:themeColor="text1"/>
          <w:lang w:val="pt-PT"/>
        </w:rPr>
      </w:pPr>
      <w:r w:rsidRPr="00983AF9">
        <w:rPr>
          <w:color w:val="000000" w:themeColor="text1"/>
          <w:lang w:val="pt-PT"/>
        </w:rPr>
        <w:t>Laboratório de Biotecnologia Microbiana, Centro de Biotecnologia e Genética,</w:t>
      </w:r>
      <w:r w:rsidR="006C630A">
        <w:rPr>
          <w:color w:val="000000" w:themeColor="text1"/>
          <w:lang w:val="pt-PT"/>
        </w:rPr>
        <w:t xml:space="preserve"> </w:t>
      </w:r>
      <w:r w:rsidRPr="00983AF9">
        <w:rPr>
          <w:color w:val="000000" w:themeColor="text1"/>
          <w:lang w:val="pt-PT"/>
        </w:rPr>
        <w:t xml:space="preserve">Universidade Estadual de Santa Cruz, Campus </w:t>
      </w:r>
      <w:proofErr w:type="spellStart"/>
      <w:r w:rsidRPr="00983AF9">
        <w:rPr>
          <w:color w:val="000000" w:themeColor="text1"/>
          <w:lang w:val="pt-PT"/>
        </w:rPr>
        <w:t>Soane</w:t>
      </w:r>
      <w:proofErr w:type="spellEnd"/>
      <w:r w:rsidRPr="00983AF9">
        <w:rPr>
          <w:color w:val="000000" w:themeColor="text1"/>
          <w:lang w:val="pt-PT"/>
        </w:rPr>
        <w:t xml:space="preserve"> Nazaré de Andrade, Rodovia Jorge Amado, km 16, Bairro </w:t>
      </w:r>
      <w:proofErr w:type="spellStart"/>
      <w:r w:rsidRPr="00983AF9">
        <w:rPr>
          <w:color w:val="000000" w:themeColor="text1"/>
          <w:lang w:val="pt-PT"/>
        </w:rPr>
        <w:t>Salobrinho</w:t>
      </w:r>
      <w:proofErr w:type="spellEnd"/>
      <w:r w:rsidRPr="00983AF9">
        <w:rPr>
          <w:color w:val="000000" w:themeColor="text1"/>
          <w:lang w:val="pt-PT"/>
        </w:rPr>
        <w:t>, 45662-900, Ilhéus, Bahia</w:t>
      </w:r>
      <w:r w:rsidR="00B84C80" w:rsidRPr="00983AF9">
        <w:rPr>
          <w:color w:val="000000" w:themeColor="text1"/>
          <w:lang w:val="pt-PT"/>
        </w:rPr>
        <w:t xml:space="preserve">; </w:t>
      </w:r>
      <w:r w:rsidR="004E4A1F" w:rsidRPr="00983AF9">
        <w:rPr>
          <w:color w:val="000000" w:themeColor="text1"/>
          <w:lang w:val="pt-PT"/>
        </w:rPr>
        <w:t>jdacalcina@uesc.br/</w:t>
      </w:r>
      <w:r w:rsidR="00403F91" w:rsidRPr="00983AF9">
        <w:rPr>
          <w:color w:val="000000" w:themeColor="text1"/>
          <w:lang w:val="pt-PT"/>
        </w:rPr>
        <w:t>rachel@uesc.br</w:t>
      </w:r>
      <w:r w:rsidRPr="00983AF9">
        <w:rPr>
          <w:color w:val="000000" w:themeColor="text1"/>
          <w:lang w:val="pt-PT"/>
        </w:rPr>
        <w:t>.</w:t>
      </w:r>
    </w:p>
    <w:p w14:paraId="0C9FEBD7" w14:textId="17553BC3"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Recursos Genéticos y Biotecnología, Estación Experimental Agraria Perla del </w:t>
      </w:r>
      <w:proofErr w:type="spellStart"/>
      <w:r w:rsidRPr="00983AF9">
        <w:rPr>
          <w:color w:val="000000" w:themeColor="text1"/>
          <w:lang w:val="es-PE"/>
        </w:rPr>
        <w:t>Vraem</w:t>
      </w:r>
      <w:proofErr w:type="spellEnd"/>
      <w:r w:rsidRPr="00983AF9">
        <w:rPr>
          <w:color w:val="000000" w:themeColor="text1"/>
          <w:lang w:val="es-PE"/>
        </w:rPr>
        <w:t xml:space="preserve">, Instituto Nacional de Innovación Agraria (INIA), Cusco 00800, Perú; </w:t>
      </w:r>
      <w:r w:rsidR="00F372BB" w:rsidRPr="00983AF9">
        <w:rPr>
          <w:color w:val="000000" w:themeColor="text1"/>
          <w:lang w:val="es-PE"/>
        </w:rPr>
        <w:t>jdacalcina@uesc.br.</w:t>
      </w:r>
    </w:p>
    <w:p w14:paraId="66F317C9" w14:textId="0431A86B" w:rsidR="00D17023" w:rsidRPr="003B4E58" w:rsidRDefault="00D17023" w:rsidP="00D17023">
      <w:pPr>
        <w:pStyle w:val="MDPI16affiliation"/>
        <w:numPr>
          <w:ilvl w:val="0"/>
          <w:numId w:val="29"/>
        </w:numPr>
        <w:rPr>
          <w:color w:val="000000" w:themeColor="text1"/>
        </w:rPr>
      </w:pPr>
      <w:r w:rsidRPr="003B4E58">
        <w:rPr>
          <w:color w:val="000000" w:themeColor="text1"/>
        </w:rPr>
        <w:t>Department of Earth and Environment, Institute of Environment, Florida International University, M</w:t>
      </w:r>
      <w:r w:rsidR="006C630A">
        <w:rPr>
          <w:color w:val="000000" w:themeColor="text1"/>
        </w:rPr>
        <w:t>i</w:t>
      </w:r>
      <w:r w:rsidRPr="003B4E58">
        <w:rPr>
          <w:color w:val="000000" w:themeColor="text1"/>
        </w:rPr>
        <w:t xml:space="preserve">ami, FL 33199, USA; </w:t>
      </w:r>
      <w:r w:rsidR="00F372BB" w:rsidRPr="003B4E58">
        <w:rPr>
          <w:color w:val="000000" w:themeColor="text1"/>
        </w:rPr>
        <w:t>mmuno126@fiu.edu.</w:t>
      </w:r>
    </w:p>
    <w:p w14:paraId="3B61DA94" w14:textId="45DAC756"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Facultad de Ingeniería y Ciencias Agrarias, Universidad Nacional Toribio Rodríguez de Mendoza de Amazonas (UNTRM), Amazonas 01001, Perú; </w:t>
      </w:r>
      <w:r w:rsidR="00F372BB" w:rsidRPr="00983AF9">
        <w:rPr>
          <w:color w:val="000000" w:themeColor="text1"/>
          <w:lang w:val="es-PE"/>
        </w:rPr>
        <w:t>flavio.lozano@untrm.edu.pe</w:t>
      </w:r>
      <w:r w:rsidRPr="00983AF9">
        <w:rPr>
          <w:color w:val="000000" w:themeColor="text1"/>
          <w:lang w:val="es-PE"/>
        </w:rPr>
        <w:t>.</w:t>
      </w:r>
    </w:p>
    <w:p w14:paraId="547E5DB9" w14:textId="47449A7A" w:rsidR="00010755"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Supervisión y Monitoreo en las Estaciones Experimentales - Estación Experimental Agraria El Chira, Instituto Nacional de Innovación Agraria (INIA), Piura 20120, Perú; </w:t>
      </w:r>
      <w:r w:rsidR="00F372BB" w:rsidRPr="00983AF9">
        <w:rPr>
          <w:color w:val="000000" w:themeColor="text1"/>
          <w:lang w:val="es-PE"/>
        </w:rPr>
        <w:t>flavio.lozano@untrm.edu.pe</w:t>
      </w:r>
      <w:r w:rsidRPr="00983AF9">
        <w:rPr>
          <w:color w:val="000000" w:themeColor="text1"/>
          <w:lang w:val="es-PE"/>
        </w:rPr>
        <w:t>.</w:t>
      </w:r>
    </w:p>
    <w:p w14:paraId="7BF68A63" w14:textId="01DABBE0" w:rsidR="00D17023" w:rsidRPr="00983AF9" w:rsidRDefault="00010755" w:rsidP="00D17023">
      <w:pPr>
        <w:pStyle w:val="MDPI16affiliation"/>
        <w:numPr>
          <w:ilvl w:val="0"/>
          <w:numId w:val="29"/>
        </w:numPr>
        <w:rPr>
          <w:color w:val="000000" w:themeColor="text1"/>
          <w:lang w:val="pt-PT"/>
        </w:rPr>
      </w:pPr>
      <w:r w:rsidRPr="00983AF9">
        <w:rPr>
          <w:color w:val="000000" w:themeColor="text1"/>
          <w:lang w:val="pt-PT"/>
        </w:rPr>
        <w:t>Programa de Pós-graduação em Genética e Biologia Molecular,</w:t>
      </w:r>
      <w:r w:rsidR="006C630A">
        <w:rPr>
          <w:color w:val="000000" w:themeColor="text1"/>
          <w:lang w:val="pt-PT"/>
        </w:rPr>
        <w:t xml:space="preserve"> </w:t>
      </w:r>
      <w:r w:rsidRPr="00983AF9">
        <w:rPr>
          <w:color w:val="000000" w:themeColor="text1"/>
          <w:lang w:val="pt-PT"/>
        </w:rPr>
        <w:t xml:space="preserve">Universidade Estadual de Santa </w:t>
      </w:r>
      <w:r w:rsidR="006C630A" w:rsidRPr="00983AF9">
        <w:rPr>
          <w:color w:val="000000" w:themeColor="text1"/>
          <w:lang w:val="pt-PT"/>
        </w:rPr>
        <w:t>Cruz, Campus</w:t>
      </w:r>
      <w:r w:rsidRPr="00983AF9">
        <w:rPr>
          <w:color w:val="000000" w:themeColor="text1"/>
          <w:lang w:val="pt-PT"/>
        </w:rPr>
        <w:t xml:space="preserve"> </w:t>
      </w:r>
      <w:proofErr w:type="spellStart"/>
      <w:r w:rsidRPr="00983AF9">
        <w:rPr>
          <w:color w:val="000000" w:themeColor="text1"/>
          <w:lang w:val="pt-PT"/>
        </w:rPr>
        <w:t>Soane</w:t>
      </w:r>
      <w:proofErr w:type="spellEnd"/>
      <w:r w:rsidRPr="00983AF9">
        <w:rPr>
          <w:color w:val="000000" w:themeColor="text1"/>
          <w:lang w:val="pt-PT"/>
        </w:rPr>
        <w:t xml:space="preserve"> Nazaré de Andrade, Rodovia Jorge Amado, km 16, Bairro </w:t>
      </w:r>
      <w:proofErr w:type="spellStart"/>
      <w:r w:rsidRPr="00983AF9">
        <w:rPr>
          <w:color w:val="000000" w:themeColor="text1"/>
          <w:lang w:val="pt-PT"/>
        </w:rPr>
        <w:t>Salobrinho</w:t>
      </w:r>
      <w:proofErr w:type="spellEnd"/>
      <w:r w:rsidRPr="00983AF9">
        <w:rPr>
          <w:color w:val="000000" w:themeColor="text1"/>
          <w:lang w:val="pt-PT"/>
        </w:rPr>
        <w:t xml:space="preserve">, 45662-900, Ilhéus, Bahia, Brasil. </w:t>
      </w:r>
      <w:r w:rsidR="00403F91" w:rsidRPr="00983AF9">
        <w:rPr>
          <w:color w:val="000000" w:themeColor="text1"/>
          <w:lang w:val="pt-PT"/>
        </w:rPr>
        <w:t>rjssilva@uesc.br.</w:t>
      </w:r>
      <w:r w:rsidRPr="00983AF9">
        <w:rPr>
          <w:color w:val="000000" w:themeColor="text1"/>
          <w:lang w:val="pt-PT"/>
        </w:rPr>
        <w:t xml:space="preserve"> </w:t>
      </w:r>
    </w:p>
    <w:p w14:paraId="396CBD1B" w14:textId="688D61C4" w:rsidR="00B84C80" w:rsidRPr="00983AF9" w:rsidRDefault="00B84C80" w:rsidP="00010755">
      <w:pPr>
        <w:pStyle w:val="MDPI16affiliation"/>
        <w:ind w:left="0" w:firstLine="0"/>
        <w:rPr>
          <w:color w:val="000000" w:themeColor="text1"/>
          <w:lang w:val="pt-PT"/>
        </w:rPr>
      </w:pPr>
    </w:p>
    <w:p w14:paraId="1B9F7D57" w14:textId="4ED3510C" w:rsidR="00B84C80" w:rsidRPr="003B4E58" w:rsidRDefault="00B84C80" w:rsidP="00B84C80">
      <w:pPr>
        <w:pStyle w:val="MDPI16affiliation"/>
        <w:rPr>
          <w:color w:val="000000" w:themeColor="text1"/>
        </w:rPr>
      </w:pPr>
      <w:r w:rsidRPr="003B4E58">
        <w:rPr>
          <w:b/>
          <w:color w:val="000000" w:themeColor="text1"/>
        </w:rPr>
        <w:t>*</w:t>
      </w:r>
      <w:r w:rsidRPr="003B4E58">
        <w:rPr>
          <w:color w:val="000000" w:themeColor="text1"/>
        </w:rPr>
        <w:tab/>
        <w:t xml:space="preserve">Correspondence: </w:t>
      </w:r>
      <w:r w:rsidR="00010755" w:rsidRPr="003B4E58">
        <w:rPr>
          <w:color w:val="000000" w:themeColor="text1"/>
        </w:rPr>
        <w:t> </w:t>
      </w:r>
      <w:hyperlink r:id="rId8"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53C989E" w:rsidR="00010755" w:rsidRPr="003B4E58" w:rsidRDefault="00010755"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Correspondence:  </w:t>
      </w:r>
      <w:hyperlink r:id="rId9" w:history="1">
        <w:r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1D25BB2F" w:rsidR="00B84C80" w:rsidRPr="008E2E61" w:rsidRDefault="00B84C80" w:rsidP="008E2E61">
      <w:pPr>
        <w:pStyle w:val="MDPI17abstract"/>
      </w:pPr>
      <w:r w:rsidRPr="008E2E61">
        <w:rPr>
          <w:b/>
          <w:bCs/>
        </w:rPr>
        <w:t>Abstract</w:t>
      </w:r>
      <w:r w:rsidR="008E2E61" w:rsidRPr="008E2E61">
        <w:t xml:space="preserve">: </w:t>
      </w:r>
      <w:r w:rsidR="005B3C9D" w:rsidRPr="005B3C9D">
        <w:rPr>
          <w:color w:val="EE0000"/>
        </w:rPr>
        <w:t>Quinoa (</w:t>
      </w:r>
      <w:r w:rsidR="005B3C9D" w:rsidRPr="005B3C9D">
        <w:rPr>
          <w:i/>
          <w:iCs/>
          <w:color w:val="EE0000"/>
        </w:rPr>
        <w:t>Chenopodium quinoa</w:t>
      </w:r>
      <w:r w:rsidR="005B3C9D" w:rsidRPr="005B3C9D">
        <w:rPr>
          <w:color w:val="EE0000"/>
        </w:rPr>
        <w:t xml:space="preserve"> Willd.) is valued for its resilience to abiotic stress; however, germination and seedling establishment remain highly sensitive to salinity. While its salt tolerance at later growth stages has been well studied, strategies to improve early development under high salinity are limited, and the role of halotolerant plant growth-promoting bacteria (PGPB) in quinoa has not been systematically investigated. </w:t>
      </w:r>
      <w:r w:rsidR="005B3C9D" w:rsidRPr="005B3C9D">
        <w:t xml:space="preserve">This study assessed the capacity of three </w:t>
      </w:r>
      <w:proofErr w:type="spellStart"/>
      <w:r w:rsidR="005B3C9D" w:rsidRPr="005B3C9D">
        <w:rPr>
          <w:i/>
          <w:iCs/>
        </w:rPr>
        <w:t>Azospirillum</w:t>
      </w:r>
      <w:proofErr w:type="spellEnd"/>
      <w:r w:rsidR="005B3C9D" w:rsidRPr="005B3C9D">
        <w:rPr>
          <w:i/>
          <w:iCs/>
        </w:rPr>
        <w:t xml:space="preserve"> </w:t>
      </w:r>
      <w:proofErr w:type="spellStart"/>
      <w:r w:rsidR="005B3C9D" w:rsidRPr="005B3C9D">
        <w:rPr>
          <w:i/>
          <w:iCs/>
        </w:rPr>
        <w:t>brasilense</w:t>
      </w:r>
      <w:proofErr w:type="spellEnd"/>
      <w:r w:rsidR="005B3C9D" w:rsidRPr="005B3C9D">
        <w:t xml:space="preserve"> strains (BR-11001, BR-11002, and BR-11005) to enhance germination and seedling performance of the cultivar ‘BRS </w:t>
      </w:r>
      <w:proofErr w:type="spellStart"/>
      <w:r w:rsidR="005B3C9D" w:rsidRPr="005B3C9D">
        <w:t>Piabiru</w:t>
      </w:r>
      <w:proofErr w:type="spellEnd"/>
      <w:r w:rsidR="005B3C9D" w:rsidRPr="005B3C9D">
        <w:t>’ under saline stress. A 3 × 4 factorial design with three bacterial treatments and four NaCl concentrations (0, 150, 300, and 450 mM) was conducted in</w:t>
      </w:r>
      <w:r w:rsidR="005B3C9D" w:rsidRPr="005B3C9D">
        <w:rPr>
          <w:rFonts w:hint="eastAsia"/>
        </w:rPr>
        <w:t xml:space="preserve"> a completely randomized arrangement, with four replicates per treatment. Seeds were surface sterilized, inoculated, and incubated at 18 °C under constant light for 10 days. Elevated salinity (≥300 mM NaCl) drastically reduced germination and seedling vigo</w:t>
      </w:r>
      <w:r w:rsidR="005B3C9D" w:rsidRPr="005B3C9D">
        <w:t xml:space="preserve">r in controls. Inoculation with BR-11002 significantly alleviated salinity-induced damage, sustaining over 84% germination at 450 mM and enhancing seedling biomass at 300 </w:t>
      </w:r>
      <w:proofErr w:type="spellStart"/>
      <w:r w:rsidR="005B3C9D" w:rsidRPr="005B3C9D">
        <w:t>mM.</w:t>
      </w:r>
      <w:proofErr w:type="spellEnd"/>
      <w:r w:rsidR="005B3C9D" w:rsidRPr="005B3C9D">
        <w:t xml:space="preserve"> These findings highlight the potential of halotolerant </w:t>
      </w:r>
      <w:r w:rsidR="005B3C9D" w:rsidRPr="005B3C9D">
        <w:rPr>
          <w:i/>
          <w:iCs/>
        </w:rPr>
        <w:t xml:space="preserve">A. </w:t>
      </w:r>
      <w:proofErr w:type="spellStart"/>
      <w:r w:rsidR="005B3C9D" w:rsidRPr="005B3C9D">
        <w:rPr>
          <w:i/>
          <w:iCs/>
        </w:rPr>
        <w:t>brasilense</w:t>
      </w:r>
      <w:proofErr w:type="spellEnd"/>
      <w:r w:rsidR="005B3C9D" w:rsidRPr="005B3C9D">
        <w:t>, particularly BR-11002, as bioinoculants to promote quinoa establishment in salt-affected soils, supporting sustainable agriculture and food system resilience.</w:t>
      </w:r>
    </w:p>
    <w:p w14:paraId="68B25600" w14:textId="6FE7FA21" w:rsidR="00B84C80" w:rsidRPr="002469C7" w:rsidRDefault="00B84C80" w:rsidP="006741C3">
      <w:pPr>
        <w:pStyle w:val="MDPI18keywords"/>
        <w:rPr>
          <w:szCs w:val="18"/>
        </w:rPr>
      </w:pPr>
      <w:r w:rsidRPr="002469C7">
        <w:rPr>
          <w:b/>
          <w:szCs w:val="18"/>
        </w:rPr>
        <w:t>Keywords:</w:t>
      </w:r>
      <w:r w:rsidR="00735B9D" w:rsidRPr="00735B9D">
        <w:t xml:space="preserve"> </w:t>
      </w:r>
      <w:r w:rsidR="00C15AF7">
        <w:rPr>
          <w:bCs/>
          <w:szCs w:val="18"/>
        </w:rPr>
        <w:t>p</w:t>
      </w:r>
      <w:r w:rsidR="00735B9D" w:rsidRPr="00735B9D">
        <w:rPr>
          <w:bCs/>
          <w:szCs w:val="18"/>
        </w:rPr>
        <w:t>lant growth-promoting bacteria (PGPB), salinity stress, seedling growth, sodium chloride, sustainable agriculture.</w:t>
      </w:r>
      <w:r w:rsidRPr="002469C7">
        <w:rPr>
          <w:b/>
          <w:szCs w:val="18"/>
        </w:rPr>
        <w:t xml:space="preserve"> </w:t>
      </w:r>
    </w:p>
    <w:p w14:paraId="1C9A3810" w14:textId="77777777" w:rsidR="00B84C80" w:rsidRPr="002469C7" w:rsidRDefault="00B84C80" w:rsidP="006741C3">
      <w:pPr>
        <w:pStyle w:val="MDPI19line"/>
      </w:pPr>
    </w:p>
    <w:p w14:paraId="2A4306E5" w14:textId="6A665F9D" w:rsidR="00B84C80" w:rsidRPr="002469C7" w:rsidRDefault="008E2E61" w:rsidP="008E2E61">
      <w:pPr>
        <w:pStyle w:val="MDPI21heading1"/>
      </w:pPr>
      <w:r>
        <w:lastRenderedPageBreak/>
        <w:t xml:space="preserve">1. </w:t>
      </w:r>
      <w:r w:rsidR="00B84C80" w:rsidRPr="00E90AF5">
        <w:t>Introduction</w:t>
      </w:r>
    </w:p>
    <w:p w14:paraId="35ED1ED5" w14:textId="4D3A81E2" w:rsidR="00C10131" w:rsidRPr="00983AF9" w:rsidRDefault="00C10131" w:rsidP="008E2E61">
      <w:pPr>
        <w:pStyle w:val="MDPI31text"/>
      </w:pPr>
      <w:r w:rsidRPr="00983AF9">
        <w:t xml:space="preserve">Salinity has emerged as a pressing global challenge that increasingly threatens agricultural sustainability. Estimates from the Food and Agriculture Organization </w:t>
      </w:r>
      <w:hyperlink r:id="rId10" w:history="1">
        <w:r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lands. This widespread salinization is largely driven by poor irrigation management, limited drainage infrastructure, and intensifying climate variability, particularly in arid and semi-arid ecosystems where evapotranspiration surpasses precipitation rates </w:t>
      </w:r>
      <w:hyperlink r:id="rId11" w:history="1">
        <w:r w:rsidRPr="00983AF9">
          <w:rPr>
            <w:rStyle w:val="Hipervnculo"/>
            <w:color w:val="000000" w:themeColor="text1"/>
          </w:rPr>
          <w:t>[2]</w:t>
        </w:r>
      </w:hyperlink>
      <w:r w:rsidRPr="00983AF9">
        <w:t xml:space="preserve">. Saline stress disrupts plant physiological processes through osmotic imbalance, ion toxicity - primarily from Na⁺ and Cl⁻ - and the excessive generation of reactive oxygen species (ROS), which collectively impair germination, limit root growth, and hinder crop performance </w:t>
      </w:r>
      <w:hyperlink r:id="rId12" w:history="1">
        <w:r w:rsidRPr="00983AF9">
          <w:rPr>
            <w:rStyle w:val="Hipervnculo"/>
            <w:color w:val="000000" w:themeColor="text1"/>
          </w:rPr>
          <w:t>[3]</w:t>
        </w:r>
      </w:hyperlink>
      <w:r w:rsidRPr="00983AF9">
        <w:t>.</w:t>
      </w:r>
    </w:p>
    <w:p w14:paraId="65FDCB21" w14:textId="321BA392" w:rsidR="00C10131" w:rsidRPr="00983AF9" w:rsidRDefault="00C10131" w:rsidP="008E2E61">
      <w:pPr>
        <w:pStyle w:val="MDPI31text"/>
      </w:pPr>
      <w:r w:rsidRPr="00983AF9">
        <w:t>Quinoa (</w:t>
      </w:r>
      <w:r w:rsidRPr="00983AF9">
        <w:rPr>
          <w:i/>
          <w:iCs/>
        </w:rPr>
        <w:t>Chenopodium quinoa</w:t>
      </w:r>
      <w:r w:rsidRPr="00983AF9">
        <w:t xml:space="preserve"> Willd.) has garnered increasing attention as a climate-resilient crop due to its high nutritional quality and ability to tolerate adverse agroecological conditions </w:t>
      </w:r>
      <w:hyperlink r:id="rId13" w:history="1">
        <w:r w:rsidRPr="00983AF9">
          <w:rPr>
            <w:rStyle w:val="Hipervnculo"/>
            <w:color w:val="000000" w:themeColor="text1"/>
          </w:rPr>
          <w:t>[4]</w:t>
        </w:r>
      </w:hyperlink>
      <w:r w:rsidRPr="00983AF9">
        <w:t xml:space="preserve">. Although quinoa demonstrates moderate salt tolerance during vegetative growth, its early developmental stages - particularly seed germination and seedling establishment - are highly sensitive to elevated NaCl levels </w:t>
      </w:r>
      <w:hyperlink r:id="rId14" w:history="1">
        <w:r w:rsidRPr="00983AF9">
          <w:rPr>
            <w:rStyle w:val="Hipervnculo"/>
            <w:color w:val="000000" w:themeColor="text1"/>
          </w:rPr>
          <w:t>[5]</w:t>
        </w:r>
      </w:hyperlink>
      <w:r w:rsidRPr="00983AF9">
        <w:t xml:space="preserve">. Delayed emergence and uneven seedling vigor are commonly observed in saline soils, thereby limiting crop stand uniformity and yield potential </w:t>
      </w:r>
      <w:hyperlink r:id="rId15" w:history="1">
        <w:r w:rsidRPr="00983AF9">
          <w:rPr>
            <w:rStyle w:val="Hipervnculo"/>
            <w:color w:val="000000" w:themeColor="text1"/>
          </w:rPr>
          <w:t>[6]</w:t>
        </w:r>
      </w:hyperlink>
      <w:r w:rsidRPr="00983AF9">
        <w:t>. Enhancing salt tolerance during these critical early phases is essential for enabling quinoa cultivation in salt-affected marginal environments.</w:t>
      </w:r>
    </w:p>
    <w:p w14:paraId="439E0468" w14:textId="30F32CDB" w:rsidR="001916F7" w:rsidRDefault="00C10131" w:rsidP="0098781B">
      <w:pPr>
        <w:pStyle w:val="MDPI31text"/>
        <w:rPr>
          <w:color w:val="000000" w:themeColor="text1"/>
        </w:rPr>
      </w:pPr>
      <w:r w:rsidRPr="00983AF9">
        <w:rPr>
          <w:color w:val="000000" w:themeColor="text1"/>
        </w:rPr>
        <w:t xml:space="preserve">In this context, plant growth-promoting bacteria (PGPB) </w:t>
      </w:r>
      <w:r w:rsidR="008B25BB" w:rsidRPr="00983AF9">
        <w:rPr>
          <w:color w:val="000000" w:themeColor="text1"/>
        </w:rPr>
        <w:t>represents</w:t>
      </w:r>
      <w:r w:rsidRPr="00983AF9">
        <w:rPr>
          <w:color w:val="000000" w:themeColor="text1"/>
        </w:rPr>
        <w:t xml:space="preserve"> a promising and environmentally sustainable strategy to support crop establishment under saline conditions</w:t>
      </w:r>
      <w:r w:rsidR="00D06EC3">
        <w:rPr>
          <w:color w:val="000000" w:themeColor="text1"/>
        </w:rPr>
        <w:t xml:space="preserve"> </w:t>
      </w:r>
      <w:r w:rsidR="00D06EC3">
        <w:rPr>
          <w:color w:val="000000" w:themeColor="text1"/>
        </w:rPr>
        <w:fldChar w:fldCharType="begin"/>
      </w:r>
      <w:r w:rsidR="00BE30D8">
        <w:rPr>
          <w:color w:val="000000" w:themeColor="text1"/>
        </w:rPr>
        <w:instrText xml:space="preserve"> ADDIN ZOTERO_ITEM CSL_CITATION {"citationID":"M6eK8H7G","properties":{"formattedCitation":"(Syeda Tahseen Zahra et al., 2024)","plainCitation":"(Syeda Tahseen Zahra et al., 2024)","noteIndex":0},"citationItems":[{"id":2097,"uris":["http://zotero.org/users/4954285/items/I242PEAZ"],"itemData":{"id":2097,"type":"article-journal","container-title":"Current Microbiology","DOI":"10.1007/s00284-024-03830-6","note":"DOI: 10.1007/s00284-024-03830-6\nPMID: 39133243\nS2ID: 93530e931732adc09c77dc0eac116c90a90383d4","title":"Salt-Tolerant Plant Growth-Promoting Bacteria (ST-PGPB): An Effective Strategy for Sustainable Food Production.","author":[{"literal":"Syeda Tahseen Zahra"},{"literal":"M. Tariq"},{"literal":"Muhammad Abdullah"},{"literal":"Muhammad Kaleem Ullah"},{"literal":"Abdul Rafay Rafiq"},{"literal":"Aisha Siddique"},{"literal":"M. Shahid"},{"literal":"T. Ahmed"},{"literal":"Imrana Jamil"}],"issued":{"date-parts":[["2024"]]}}}],"schema":"https://github.com/citation-style-language/schema/raw/master/csl-citation.json"} </w:instrText>
      </w:r>
      <w:r w:rsidR="00D06EC3">
        <w:rPr>
          <w:color w:val="000000" w:themeColor="text1"/>
        </w:rPr>
        <w:fldChar w:fldCharType="separate"/>
      </w:r>
      <w:r w:rsidR="00BE30D8" w:rsidRPr="00BE30D8">
        <w:t>(Syeda Tahseen Zahra et al., 2024)</w:t>
      </w:r>
      <w:r w:rsidR="00D06EC3">
        <w:rPr>
          <w:color w:val="000000" w:themeColor="text1"/>
        </w:rPr>
        <w:fldChar w:fldCharType="end"/>
      </w:r>
      <w:r w:rsidRPr="00983AF9">
        <w:rPr>
          <w:color w:val="000000" w:themeColor="text1"/>
        </w:rPr>
        <w:t xml:space="preserve">. PGPB </w:t>
      </w:r>
      <w:r w:rsidR="008B25BB" w:rsidRPr="00983AF9">
        <w:rPr>
          <w:color w:val="000000" w:themeColor="text1"/>
        </w:rPr>
        <w:t>contributes</w:t>
      </w:r>
      <w:r w:rsidRPr="00983AF9">
        <w:rPr>
          <w:color w:val="000000" w:themeColor="text1"/>
        </w:rPr>
        <w:t xml:space="preserve"> to plant resilience through diverse mechanisms</w:t>
      </w:r>
      <w:r w:rsidR="00D921AD">
        <w:rPr>
          <w:color w:val="000000" w:themeColor="text1"/>
        </w:rPr>
        <w:t xml:space="preserve"> </w:t>
      </w:r>
      <w:r w:rsidR="00D921AD">
        <w:rPr>
          <w:color w:val="000000" w:themeColor="text1"/>
        </w:rPr>
        <w:fldChar w:fldCharType="begin"/>
      </w:r>
      <w:r w:rsidR="00BE30D8">
        <w:rPr>
          <w:color w:val="000000" w:themeColor="text1"/>
        </w:rPr>
        <w:instrText xml:space="preserve"> ADDIN ZOTERO_ITEM CSL_CITATION {"citationID":"6WeSbhcg","properties":{"formattedCitation":"(A. Timofeeva et al., 2023)","plainCitation":"(A. Timofeeva et al., 2023)","noteIndex":0},"citationItems":[{"id":2098,"uris":["http://zotero.org/users/4954285/items/N4XKSWNX"],"itemData":{"id":2098,"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note":"DOI: 10.3390/plants12244074\nPMCID: 10748132\nPMID: 38140401\nS2ID: c1a4fec89ad7d29e6df0c198ddcacc684df375a8","title":"Plant Growth-Promoting Soil Bacteria: Nitrogen Fixation, Phosphate Solubilization, Siderophore Production, and Other Biological Activities","author":[{"literal":"A. Timofeeva"},{"literal":"Maria R Galyamova"},{"literal":"S. Sedykh"}],"issued":{"date-parts":[["2023"]]}}}],"schema":"https://github.com/citation-style-language/schema/raw/master/csl-citation.json"} </w:instrText>
      </w:r>
      <w:r w:rsidR="00D921AD">
        <w:rPr>
          <w:color w:val="000000" w:themeColor="text1"/>
        </w:rPr>
        <w:fldChar w:fldCharType="separate"/>
      </w:r>
      <w:r w:rsidR="00BE30D8" w:rsidRPr="00BE30D8">
        <w:t>(A. Timofeeva et al., 2023)</w:t>
      </w:r>
      <w:r w:rsidR="00D921AD">
        <w:rPr>
          <w:color w:val="000000" w:themeColor="text1"/>
        </w:rPr>
        <w:fldChar w:fldCharType="end"/>
      </w:r>
      <w:r w:rsidRPr="00983AF9">
        <w:rPr>
          <w:color w:val="000000" w:themeColor="text1"/>
        </w:rPr>
        <w:t xml:space="preserve">,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ipervnculo"/>
            <w:color w:val="000000" w:themeColor="text1"/>
          </w:rPr>
          <w:t>[7]</w:t>
        </w:r>
      </w:hyperlink>
      <w:r w:rsidRPr="00983AF9">
        <w:rPr>
          <w:color w:val="000000" w:themeColor="text1"/>
        </w:rPr>
        <w:t xml:space="preserve">. </w:t>
      </w:r>
    </w:p>
    <w:p w14:paraId="625CF33E" w14:textId="3BF51DC6" w:rsidR="001916F7" w:rsidRDefault="001916F7"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proofErr w:type="spellStart"/>
      <w:r w:rsidRPr="00FE0641">
        <w:rPr>
          <w:i/>
          <w:iCs/>
          <w:color w:val="EE0000"/>
        </w:rPr>
        <w:t>Bradyrhizobium</w:t>
      </w:r>
      <w:proofErr w:type="spellEnd"/>
      <w:r w:rsidRPr="001916F7">
        <w:rPr>
          <w:color w:val="EE0000"/>
        </w:rPr>
        <w:t xml:space="preserve"> enhance soil fertility through symbiotic nitrogen fixation in legumes, while </w:t>
      </w:r>
      <w:r w:rsidRPr="00FE0641">
        <w:rPr>
          <w:i/>
          <w:iCs/>
          <w:color w:val="EE0000"/>
        </w:rPr>
        <w:t>Pseudomonas</w:t>
      </w:r>
      <w:r w:rsidRPr="001916F7">
        <w:rPr>
          <w:color w:val="EE0000"/>
        </w:rPr>
        <w:t xml:space="preserve"> spp. efficiently colonizes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xml:space="preserve">, are notable for their ability to form stress-resistant endospores, synthesize phytohormones, and induce systemic resistance in host plants. Additional PGPB genera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proofErr w:type="spellStart"/>
      <w:r w:rsidRPr="00FE0641">
        <w:rPr>
          <w:i/>
          <w:iCs/>
          <w:color w:val="EE0000"/>
        </w:rPr>
        <w:t>Burkholderia</w:t>
      </w:r>
      <w:proofErr w:type="spellEnd"/>
      <w:r w:rsidRPr="001916F7">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w:t>
      </w:r>
      <w:r w:rsidR="000B0C18">
        <w:rPr>
          <w:color w:val="EE0000"/>
        </w:rPr>
        <w:t xml:space="preserve"> </w:t>
      </w:r>
      <w:r w:rsidR="00FE0641">
        <w:fldChar w:fldCharType="begin"/>
      </w:r>
      <w:r w:rsidR="00BE30D8">
        <w:instrText xml:space="preserve"> ADDIN ZOTERO_ITEM CSL_CITATION {"citationID":"wOOh2LWG","properties":{"formattedCitation":"(Bhattacharyya &amp; Jha, 2012)","plainCitation":"(Bhattacharyya &amp; Jha, 2012)","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BE30D8" w:rsidRPr="00BE30D8">
        <w:t>(Bhattacharyya &amp; Jha, 2012)</w:t>
      </w:r>
      <w:r w:rsidR="00FE0641">
        <w:fldChar w:fldCharType="end"/>
      </w:r>
      <w:r w:rsidRPr="001916F7">
        <w:rPr>
          <w:color w:val="EE0000"/>
        </w:rPr>
        <w:t>.</w:t>
      </w:r>
    </w:p>
    <w:p w14:paraId="79CFD568" w14:textId="695458DD" w:rsidR="001916F7" w:rsidRPr="001916F7" w:rsidRDefault="001916F7" w:rsidP="0098781B">
      <w:pPr>
        <w:pStyle w:val="MDPI31text"/>
        <w:rPr>
          <w:color w:val="EE0000"/>
        </w:rPr>
      </w:pPr>
      <w:r w:rsidRPr="001916F7">
        <w:rPr>
          <w:color w:val="EE0000"/>
        </w:rPr>
        <w:t xml:space="preserve">Among these, </w:t>
      </w:r>
      <w:proofErr w:type="spellStart"/>
      <w:r w:rsidRPr="00FE0641">
        <w:rPr>
          <w:i/>
          <w:iCs/>
          <w:color w:val="EE0000"/>
        </w:rPr>
        <w:t>Azospirillum</w:t>
      </w:r>
      <w:proofErr w:type="spellEnd"/>
      <w:r w:rsidRPr="00FE0641">
        <w:rPr>
          <w:i/>
          <w:iCs/>
          <w:color w:val="EE0000"/>
        </w:rPr>
        <w:t xml:space="preserve"> </w:t>
      </w:r>
      <w:proofErr w:type="spellStart"/>
      <w:r w:rsidRPr="00FE0641">
        <w:rPr>
          <w:i/>
          <w:iCs/>
          <w:color w:val="EE0000"/>
        </w:rPr>
        <w:t>brasilense</w:t>
      </w:r>
      <w:proofErr w:type="spellEnd"/>
      <w:r w:rsidRPr="001916F7">
        <w:rPr>
          <w:color w:val="EE0000"/>
        </w:rPr>
        <w:t xml:space="preserve"> stands out as one of the most extensively studied species due to its consistent ability to promote root development, nutrient uptake, and biomass accumulation under abiotic stress</w:t>
      </w:r>
      <w:r w:rsidR="00175B34">
        <w:rPr>
          <w:color w:val="EE0000"/>
        </w:rPr>
        <w:t xml:space="preserve"> </w:t>
      </w:r>
      <w:r w:rsidRPr="001916F7">
        <w:rPr>
          <w:color w:val="EE0000"/>
        </w:rPr>
        <w:t xml:space="preserve">in </w:t>
      </w:r>
      <w:r w:rsidR="00175B34" w:rsidRPr="00175B34">
        <w:rPr>
          <w:color w:val="EE0000"/>
        </w:rPr>
        <w:t>non-leguminous species</w:t>
      </w:r>
      <w:r w:rsidR="007612A5">
        <w:rPr>
          <w:color w:val="EE0000"/>
        </w:rPr>
        <w:t xml:space="preserve"> </w:t>
      </w:r>
      <w:r w:rsidR="00D46F22">
        <w:rPr>
          <w:color w:val="EE0000"/>
        </w:rPr>
        <w:fldChar w:fldCharType="begin"/>
      </w:r>
      <w:r w:rsidR="00D46F22">
        <w:rPr>
          <w:color w:val="EE0000"/>
        </w:rPr>
        <w:instrText xml:space="preserve"> ADDIN ZOTERO_ITEM CSL_CITATION {"citationID":"GgrgeERB","properties":{"formattedCitation":"(Casanovas et al., 2002; E. Meyer et al., 2024; Fernando Shintate Galindo et al., 2020)","plainCitation":"(Casanovas et al., 2002; E. Meyer et al., 2024; Fernando Shintate Galindo et al., 2020)","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id":2109,"uris":["http://zotero.org/users/4954285/items/HPVGNIZN"],"itemData":{"id":2109,"type":"article-journal","container-title":"Brazilian Journal of Microbiology","DOI":"10.1007/s42770-024-01390-2","note":"DOI: 10.1007/s42770-024-01390-2\nPMID: 38769246\nS2ID: 56b2e3a39cd576f1e82f3db0214b690d631c043d","title":"Rhizophagus intraradices and Azospirillum brasilense improve growth of herbaceous plants and soil biological activity in revegetation of a recovering coal-mining area.","author":[{"literal":"E. Meyer"},{"literal":"S. Stoffel"},{"literal":"Anna Flávia Neri De Almeida"},{"literal":"Juliana Do Amaral Scarsanella"},{"literal":"A. S. Vieira"},{"literal":"Bárbara Santos Ventura"},{"literal":"Andressa Danielli Canei"},{"literal":"J. Bortolini"},{"literal":"Sergio Miana De Faria"},{"literal":"C. R. Soares"},{"literal":"P. E. Lovato"}],"issued":{"date-parts":[["2024"]]}}},{"id":2110,"uris":["http://zotero.org/users/4954285/items/VUHWABFT"],"itemData":{"id":2110,"type":"article-journal","abstract":"Alternative management practices are needed to minimize the need for chemical fertilizer use in non-leguminous cropping systems. The use of biological agents that can fix atmospheric N has shown potential to improve nutrient availability in grass crops. This research was developed to investigate if inoculation with Azospirillum brasilense in combination with silicon (Si) can enhance N use efficiency (NUE) in maize. The study was set up in a Rhodic Hapludox under a no-till system, in a completely randomized block design with four replicates. Treatments were tested in a full factorial design and included: i) five side dress N rates (0 to 200 kg ha-1); ii) two liming sources (Ca and Mg silicate and dolomitic limestone); and iii) with and without seed inoculation with A. brasilense. Inoculation with A. brasilense was found to increase grain yield by 15% when N was omitted and up to 10% when N was applied. Inoculation also increased N accumulation in plant tissue. Inoculation and limestone application were found to increase leaf chlorophyll index, number of grains per ear, harvest index, and NUE. Inoculation increased harvest index and NUE by 9.5 and 19.3%, respectively, compared with non-inoculated plots. Silicon application increased leaf chlorophyll index and N-leaf concentration. The combination of Si and inoculation provided greater Si-shoot accumulation. This study showed positive improvements in maize growth production parameters as a result of inoculation, but the potential benefits of Si use were less evident. Further research should be conducted under growing conditions that provide some level </w:instrText>
      </w:r>
      <w:r w:rsidR="00D46F22" w:rsidRPr="00D46F22">
        <w:rPr>
          <w:color w:val="EE0000"/>
          <w:lang w:val="es-PE"/>
        </w:rPr>
        <w:instrText xml:space="preserve">of biotic or abiotic stress to study the true potential of Si application.","container-title":"PLOS ONE","DOI":"10.1371/journal.pone.0230954","issue":"4","note":"DOI: 10.1371/journal.pone.0230954\nMAG ID: 3014942287\nPMCID: 7141695\nPMID: 32267854\nS2ID: 2968db9d461b635176e8ac3aa15a1fd0a791ea1e","title":"Can silicon applied to correct soil acidity in combination with Azospirillum brasilense inoculation improve nitrogen use efficiency in maize","volume":"15","author":[{"literal":"Fernando Shintate Galindo"},{"family":"Galindo","given":"Fernando Shintate"},{"literal":"Paulo Pagliari"},{"family":"Pagliari","given":"Paulo H."},{"literal":"Salatiér Buzetti"},{"family":"Buzetti","given":"Salatiér"},{"literal":"Willian Lima Rodrigues"},{"family":"Rodrigues","given":"Willian Lima"},{"literal":"José Mateus Kondo Santini"},{"family":"Santini","given":"José Mateus Kondo"},{"literal":"Eduardo Henrique Marcandalli Boleta"},{"family":"Boleta","given":"Eduardo Henrique Marcandalli"},{"literal":"Poliana Aparecida Leonel Rosa"},{"family":"Rosa","given":"Poliana Aparecida Leonel"},{"literal":"Thiago Assis Rodrigues Nogueira"},{"family":"Nogueira","given":"Thiago Assis Rodrigues"},{"literal":"Édson Lazarini"},{"family":"Lazarini","given":"Edson"},{"literal":"Marcelo Carvalho Minhoto Teixeira Filho"},{"family":"Filho","given":"Marcelo Carvalho Minhoto Teixeira"}],"issued":{"date-parts":[["2020",4,8]]}}}],"schema":"https://github.com/citation-style-language/schema/raw/master/csl-citation.json"} </w:instrText>
      </w:r>
      <w:r w:rsidR="00D46F22">
        <w:rPr>
          <w:color w:val="EE0000"/>
        </w:rPr>
        <w:fldChar w:fldCharType="separate"/>
      </w:r>
      <w:r w:rsidR="00D46F22" w:rsidRPr="00D46F22">
        <w:rPr>
          <w:lang w:val="es-PE"/>
        </w:rPr>
        <w:t>(Casanovas et al., 2002; E. Meyer et al., 2024; Fernando Shintate Galindo et al., 2020)</w:t>
      </w:r>
      <w:r w:rsidR="00D46F22">
        <w:rPr>
          <w:color w:val="EE0000"/>
        </w:rPr>
        <w:fldChar w:fldCharType="end"/>
      </w:r>
      <w:r w:rsidR="00C4513D">
        <w:rPr>
          <w:color w:val="EE0000"/>
        </w:rPr>
        <w:fldChar w:fldCharType="begin"/>
      </w:r>
      <w:r w:rsidR="00C4513D">
        <w:rPr>
          <w:color w:val="EE0000"/>
        </w:rPr>
        <w:fldChar w:fldCharType="separate"/>
      </w:r>
      <w:r w:rsidR="00C4513D" w:rsidRPr="00D46F22">
        <w:rPr>
          <w:color w:val="EE0000"/>
          <w:lang w:val="es-PE"/>
        </w:rPr>
        <w:t>{Citation}</w:t>
      </w:r>
      <w:r w:rsidR="00C4513D">
        <w:rPr>
          <w:color w:val="EE0000"/>
        </w:rPr>
        <w:fldChar w:fldCharType="end"/>
      </w:r>
      <w:r w:rsidRPr="00D46F22">
        <w:rPr>
          <w:color w:val="EE0000"/>
          <w:lang w:val="es-PE"/>
        </w:rPr>
        <w:t xml:space="preserve">. </w:t>
      </w:r>
      <w:r w:rsidRPr="001916F7">
        <w:rPr>
          <w:color w:val="EE0000"/>
        </w:rPr>
        <w:t xml:space="preserve">A central mechanism underlying its plant growth-promoting activity is the production of phytohormones, most notably indole-3-acetic acid (IAA). The capacity of </w:t>
      </w:r>
      <w:r w:rsidRPr="00FE0641">
        <w:rPr>
          <w:i/>
          <w:iCs/>
          <w:color w:val="EE0000"/>
        </w:rPr>
        <w:t xml:space="preserve">A. </w:t>
      </w:r>
      <w:proofErr w:type="spellStart"/>
      <w:r w:rsidRPr="00FE0641">
        <w:rPr>
          <w:i/>
          <w:iCs/>
          <w:color w:val="EE0000"/>
        </w:rPr>
        <w:t>brasilense</w:t>
      </w:r>
      <w:proofErr w:type="spellEnd"/>
      <w:r w:rsidRPr="001916F7">
        <w:rPr>
          <w:color w:val="EE0000"/>
        </w:rPr>
        <w:t xml:space="preserve"> to stimulate root proliferation and enhance stress tolerance is strongly linked to its ability to synthesize IAA via tryptophan-dependent metabolic pathways. The indole-3-pyruvic acid (</w:t>
      </w:r>
      <w:proofErr w:type="spellStart"/>
      <w:r w:rsidRPr="001916F7">
        <w:rPr>
          <w:color w:val="EE0000"/>
        </w:rPr>
        <w:t>IPyA</w:t>
      </w:r>
      <w:proofErr w:type="spellEnd"/>
      <w:r w:rsidRPr="001916F7">
        <w:rPr>
          <w:color w:val="EE0000"/>
        </w:rPr>
        <w:t xml:space="preserve">) pathway is regarded as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BE30D8">
        <w:instrText xml:space="preserve"> ADDIN ZOTERO_ITEM CSL_CITATION {"citationID":"42wP3roE","properties":{"formattedCitation":"(Reyes-Carmona et al., 2025; Spaepen et al., 2007)","plainCitation":"(Reyes-Carmona et al., 2025; Spaepen et al., 2007)","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BE30D8" w:rsidRPr="00BE30D8">
        <w:t>(Reyes-Carmona et al., 2025; Spaepen et al., 2007)</w:t>
      </w:r>
      <w:r w:rsidR="00FE0641">
        <w:fldChar w:fldCharType="end"/>
      </w:r>
      <w:r w:rsidRPr="0098781B">
        <w:rPr>
          <w:color w:val="EE0000"/>
        </w:rPr>
        <w:t xml:space="preserve">. </w:t>
      </w:r>
      <w:r w:rsidRPr="001916F7">
        <w:rPr>
          <w:color w:val="EE0000"/>
        </w:rPr>
        <w:t xml:space="preserve">This biochemical versatility explains the broad and consistent </w:t>
      </w:r>
      <w:r w:rsidRPr="001916F7">
        <w:rPr>
          <w:color w:val="EE0000"/>
        </w:rPr>
        <w:lastRenderedPageBreak/>
        <w:t xml:space="preserve">growth-promoting effects of </w:t>
      </w:r>
      <w:proofErr w:type="spellStart"/>
      <w:r w:rsidRPr="00FE0641">
        <w:rPr>
          <w:i/>
          <w:iCs/>
          <w:color w:val="EE0000"/>
        </w:rPr>
        <w:t>Azospirillum</w:t>
      </w:r>
      <w:proofErr w:type="spellEnd"/>
      <w:r w:rsidRPr="001916F7">
        <w:rPr>
          <w:color w:val="EE0000"/>
        </w:rPr>
        <w:t xml:space="preserve"> across diverse plant species and stress environments.</w:t>
      </w:r>
    </w:p>
    <w:p w14:paraId="4416AF42" w14:textId="77777777" w:rsidR="001916F7" w:rsidRDefault="001916F7" w:rsidP="0098781B">
      <w:pPr>
        <w:pStyle w:val="MDPI31text"/>
        <w:rPr>
          <w:color w:val="000000" w:themeColor="text1"/>
        </w:rPr>
      </w:pPr>
    </w:p>
    <w:p w14:paraId="50ECE6D9" w14:textId="32350EEA" w:rsidR="00C10131" w:rsidRPr="00983AF9" w:rsidRDefault="00C10131" w:rsidP="008E2E61">
      <w:pPr>
        <w:pStyle w:val="MDPI31text"/>
        <w:rPr>
          <w:color w:val="000000" w:themeColor="text1"/>
        </w:rPr>
      </w:pPr>
      <w:r w:rsidRPr="00983AF9">
        <w:rPr>
          <w:color w:val="000000" w:themeColor="text1"/>
        </w:rPr>
        <w:t xml:space="preserve">Recent efforts have focused on halotolerant and extremophilic bacterial strains isolated from saline soils, which exhibit enhanced potential to confer salt tolerance in crops such as wheat, rice, and soybean </w:t>
      </w:r>
      <w:hyperlink r:id="rId17" w:history="1">
        <w:r w:rsidRPr="00983AF9">
          <w:rPr>
            <w:rStyle w:val="Hipervnculo"/>
            <w:color w:val="000000" w:themeColor="text1"/>
          </w:rPr>
          <w:t>[9,10]</w:t>
        </w:r>
      </w:hyperlink>
      <w:r w:rsidRPr="00983AF9">
        <w:rPr>
          <w:color w:val="000000" w:themeColor="text1"/>
        </w:rPr>
        <w:t xml:space="preserve">. These microorganisms promote seedling vigor and germination under salinity by improving ion homeostasis, limiting lipid peroxidation, and elevating antioxidant enzyme activity </w:t>
      </w:r>
      <w:hyperlink r:id="rId18" w:history="1">
        <w:r w:rsidRPr="00983AF9">
          <w:rPr>
            <w:rStyle w:val="Hipervnculo"/>
            <w:color w:val="000000" w:themeColor="text1"/>
          </w:rPr>
          <w:t>[11]</w:t>
        </w:r>
      </w:hyperlink>
      <w:r w:rsidRPr="00983AF9">
        <w:rPr>
          <w:color w:val="000000" w:themeColor="text1"/>
        </w:rPr>
        <w:t xml:space="preserve">. Nevertheless, limited research has examined the effects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strains on quinoa performance under saline stress, leaving a gap in understanding their potential applications in quinoa-based cropping systems.</w:t>
      </w:r>
    </w:p>
    <w:p w14:paraId="12BEFCEF" w14:textId="0EA517BE" w:rsidR="000B74BE" w:rsidRDefault="000B74BE" w:rsidP="000B74BE">
      <w:pPr>
        <w:pStyle w:val="MDPI21heading1"/>
        <w:ind w:firstLine="425"/>
        <w:jc w:val="both"/>
        <w:rPr>
          <w:b w:val="0"/>
          <w:color w:val="EE0000"/>
          <w:sz w:val="20"/>
        </w:rPr>
      </w:pPr>
      <w:r w:rsidRPr="000B74BE">
        <w:rPr>
          <w:b w:val="0"/>
          <w:color w:val="EE0000"/>
          <w:sz w:val="20"/>
        </w:rPr>
        <w:t xml:space="preserve">To address this gap, the present study was designed to investigate the role of halotolerant </w:t>
      </w:r>
      <w:proofErr w:type="spellStart"/>
      <w:r w:rsidRPr="000B74BE">
        <w:rPr>
          <w:b w:val="0"/>
          <w:i/>
          <w:iCs/>
          <w:color w:val="EE0000"/>
          <w:sz w:val="20"/>
        </w:rPr>
        <w:t>Azospirillum</w:t>
      </w:r>
      <w:proofErr w:type="spellEnd"/>
      <w:r w:rsidRPr="000B74BE">
        <w:rPr>
          <w:b w:val="0"/>
          <w:i/>
          <w:iCs/>
          <w:color w:val="EE0000"/>
          <w:sz w:val="20"/>
        </w:rPr>
        <w:t xml:space="preserve"> </w:t>
      </w:r>
      <w:proofErr w:type="spellStart"/>
      <w:r w:rsidRPr="000B74BE">
        <w:rPr>
          <w:b w:val="0"/>
          <w:i/>
          <w:iCs/>
          <w:color w:val="EE0000"/>
          <w:sz w:val="20"/>
        </w:rPr>
        <w:t>brasilense</w:t>
      </w:r>
      <w:proofErr w:type="spellEnd"/>
      <w:r w:rsidRPr="000B74BE">
        <w:rPr>
          <w:b w:val="0"/>
          <w:color w:val="EE0000"/>
          <w:sz w:val="20"/>
        </w:rPr>
        <w:t xml:space="preserve"> strains in mitigating salinity stress during the </w:t>
      </w:r>
      <w:r>
        <w:rPr>
          <w:b w:val="0"/>
          <w:color w:val="EE0000"/>
          <w:sz w:val="20"/>
        </w:rPr>
        <w:t xml:space="preserve">germination and </w:t>
      </w:r>
      <w:r w:rsidRPr="000B74BE">
        <w:rPr>
          <w:b w:val="0"/>
          <w:color w:val="EE0000"/>
          <w:sz w:val="20"/>
        </w:rPr>
        <w:t xml:space="preserve">early growth stages of </w:t>
      </w:r>
      <w:r w:rsidRPr="000B74BE">
        <w:rPr>
          <w:b w:val="0"/>
          <w:i/>
          <w:iCs/>
          <w:color w:val="EE0000"/>
          <w:sz w:val="20"/>
        </w:rPr>
        <w:t>Chenopodium quinoa</w:t>
      </w:r>
      <w:r w:rsidRPr="000B74BE">
        <w:rPr>
          <w:b w:val="0"/>
          <w:color w:val="EE0000"/>
          <w:sz w:val="20"/>
        </w:rPr>
        <w:t xml:space="preserve">. Although these bacteria have been studied in cereals and other non-leguminous crops, their application in </w:t>
      </w:r>
      <w:r w:rsidRPr="000B74BE">
        <w:rPr>
          <w:b w:val="0"/>
          <w:color w:val="EE0000"/>
          <w:sz w:val="20"/>
        </w:rPr>
        <w:t>quinoa</w:t>
      </w:r>
      <w:r w:rsidRPr="000B74BE">
        <w:rPr>
          <w:b w:val="0"/>
          <w:color w:val="EE0000"/>
          <w:sz w:val="20"/>
        </w:rPr>
        <w:t xml:space="preserve"> remains unexplored. This research is the first screening of halotolerant </w:t>
      </w:r>
      <w:r w:rsidRPr="000B74BE">
        <w:rPr>
          <w:b w:val="0"/>
          <w:i/>
          <w:iCs/>
          <w:color w:val="EE0000"/>
          <w:sz w:val="20"/>
        </w:rPr>
        <w:t xml:space="preserve">A. </w:t>
      </w:r>
      <w:proofErr w:type="spellStart"/>
      <w:r w:rsidRPr="000B74BE">
        <w:rPr>
          <w:b w:val="0"/>
          <w:i/>
          <w:iCs/>
          <w:color w:val="EE0000"/>
          <w:sz w:val="20"/>
        </w:rPr>
        <w:t>brasilense</w:t>
      </w:r>
      <w:proofErr w:type="spellEnd"/>
      <w:r w:rsidRPr="000B74BE">
        <w:rPr>
          <w:b w:val="0"/>
          <w:color w:val="EE0000"/>
          <w:sz w:val="20"/>
        </w:rPr>
        <w:t xml:space="preserve"> strains for their ability to improve germination, seedling establishment, and physiological performance under saline conditions. Specifically, the study pursued four objectives: (</w:t>
      </w:r>
      <w:proofErr w:type="spellStart"/>
      <w:r w:rsidRPr="000B74BE">
        <w:rPr>
          <w:b w:val="0"/>
          <w:color w:val="EE0000"/>
          <w:sz w:val="20"/>
        </w:rPr>
        <w:t>i</w:t>
      </w:r>
      <w:proofErr w:type="spellEnd"/>
      <w:r w:rsidRPr="000B74BE">
        <w:rPr>
          <w:b w:val="0"/>
          <w:color w:val="EE0000"/>
          <w:sz w:val="20"/>
        </w:rPr>
        <w:t>) to evaluate the growth potential of six bacterial strains under saline and non-saline media to assess viability and halotolerance; (ii) to assess the impact of a NaCl concentration gradient (0–450 mM) on seed germination and cotyledon emergence as indicators of inoculation efficacy; (iii) to determine the influence of inoculation on seedling growth parameters—including root and shoot length and biomass—under saline stress; and (iv) to examine physiological stress responses by quantifying the activity of key antioxidant enzymes.</w:t>
      </w:r>
    </w:p>
    <w:p w14:paraId="64D716F2" w14:textId="2E47C78B" w:rsidR="00AC476F" w:rsidRPr="002469C7" w:rsidRDefault="008E2E61" w:rsidP="008E2E61">
      <w:pPr>
        <w:pStyle w:val="MDPI21heading1"/>
      </w:pPr>
      <w:r>
        <w:t xml:space="preserve">2. </w:t>
      </w:r>
      <w:r w:rsidR="00C76A6A" w:rsidRPr="00E90AF5">
        <w:t>Results</w:t>
      </w:r>
    </w:p>
    <w:p w14:paraId="70830821" w14:textId="60339135" w:rsidR="00382694" w:rsidRPr="008E2E61" w:rsidRDefault="008E2E61" w:rsidP="00FE0641">
      <w:pPr>
        <w:pStyle w:val="MDPI22heading2"/>
      </w:pPr>
      <w:bookmarkStart w:id="0" w:name="page2"/>
      <w:bookmarkEnd w:id="0"/>
      <w:r w:rsidRPr="008E2E61">
        <w:t xml:space="preserve">2.1. </w:t>
      </w:r>
      <w:r w:rsidR="00382694" w:rsidRPr="008E2E61">
        <w:t xml:space="preserve">Bacterial </w:t>
      </w:r>
      <w:r w:rsidR="00382694" w:rsidRPr="00FE0641">
        <w:t>growth</w:t>
      </w:r>
      <w:r w:rsidR="00382694" w:rsidRPr="008E2E61">
        <w:t xml:space="preserve"> under saline and non-saline conditions</w:t>
      </w:r>
    </w:p>
    <w:p w14:paraId="7C529111" w14:textId="20D067E4" w:rsidR="00251940" w:rsidRDefault="00382694" w:rsidP="00251940">
      <w:pPr>
        <w:pStyle w:val="MDPI23heading3"/>
        <w:ind w:firstLine="425"/>
        <w:jc w:val="both"/>
        <w:rPr>
          <w:color w:val="000000" w:themeColor="text1"/>
        </w:rPr>
      </w:pPr>
      <w:r w:rsidRPr="00983AF9">
        <w:rPr>
          <w:color w:val="000000" w:themeColor="text1"/>
        </w:rPr>
        <w:t xml:space="preserve">Bacterial viability, assessed through optical density at 600 nm (OD₆₀₀), was significantly affected by strain identity, salinity level, and their interaction (p &lt; 0.001, </w:t>
      </w:r>
      <w:hyperlink r:id="rId19" w:anchor="bookmark=id.nx22jx7u46bw" w:history="1">
        <w:r w:rsidRPr="00983AF9">
          <w:rPr>
            <w:rStyle w:val="Hipervnculo"/>
            <w:color w:val="000000" w:themeColor="text1"/>
          </w:rPr>
          <w:t xml:space="preserve">Figure </w:t>
        </w:r>
        <w:r w:rsidR="00403F91" w:rsidRPr="00983AF9">
          <w:rPr>
            <w:rStyle w:val="Hipervnculo"/>
            <w:color w:val="000000" w:themeColor="text1"/>
          </w:rPr>
          <w:t>1</w:t>
        </w:r>
      </w:hyperlink>
      <w:r w:rsidRPr="00983AF9">
        <w:rPr>
          <w:color w:val="000000" w:themeColor="text1"/>
        </w:rPr>
        <w:t xml:space="preserve">). Across </w:t>
      </w:r>
      <w:r w:rsidR="00251940" w:rsidRPr="00983AF9">
        <w:rPr>
          <w:color w:val="000000" w:themeColor="text1"/>
        </w:rPr>
        <w:t xml:space="preserve">the salinity gradient (0-900 mM NaCl), all </w:t>
      </w:r>
      <w:r w:rsidR="00251940" w:rsidRPr="00983AF9">
        <w:rPr>
          <w:i/>
          <w:iCs/>
          <w:color w:val="000000" w:themeColor="text1"/>
        </w:rPr>
        <w:t xml:space="preserve">A. </w:t>
      </w:r>
      <w:proofErr w:type="spellStart"/>
      <w:r w:rsidR="00251940" w:rsidRPr="00983AF9">
        <w:rPr>
          <w:i/>
          <w:iCs/>
          <w:color w:val="000000" w:themeColor="text1"/>
        </w:rPr>
        <w:t>brasilense</w:t>
      </w:r>
      <w:proofErr w:type="spellEnd"/>
      <w:r w:rsidR="00251940" w:rsidRPr="00983AF9">
        <w:rPr>
          <w:color w:val="000000" w:themeColor="text1"/>
        </w:rPr>
        <w:t xml:space="preserve"> strains showed progressive reductions in OD₆₀₀, with statistically significant differences among strains at each salt concentration</w:t>
      </w:r>
      <w:r w:rsidR="00C8726E">
        <w:rPr>
          <w:color w:val="000000" w:themeColor="text1"/>
        </w:rPr>
        <w:t xml:space="preserve"> </w:t>
      </w:r>
      <w:r w:rsidR="00C8726E" w:rsidRPr="00C8726E">
        <w:rPr>
          <w:color w:val="EE0000"/>
        </w:rPr>
        <w:t>(p &lt; 0.05)</w:t>
      </w:r>
      <w:r w:rsidR="00251940" w:rsidRPr="00C8726E">
        <w:rPr>
          <w:color w:val="EE0000"/>
        </w:rPr>
        <w:t>.</w:t>
      </w:r>
    </w:p>
    <w:p w14:paraId="473D9FE3" w14:textId="77777777" w:rsidR="00251940" w:rsidRPr="00983AF9" w:rsidRDefault="00251940" w:rsidP="00251940">
      <w:pPr>
        <w:pStyle w:val="MDPI31text"/>
      </w:pPr>
      <w:r w:rsidRPr="00983AF9">
        <w:t>At 0 mM NaCl, BR-11002 exhibited the highest OD₆₀₀ (1.4700), followed by BR-11001 (1.2925) and BR-11004 (1.1825). BR-11003 showed the lowest growth (0.9525). As salinity increased to 150 mM, BR-11002 and BR-11001 maintained OD₆₀₀ values above 1.28, while BR-11003, BR-11005, and BR-11006 declined below 1.16. At 300 mM NaCl, BR-11002 (1.2500) and BR-11001 (1.1250) sustained significantly higher growth than the remaining strains (p &lt; 0.05), with OD₆₀₀ values for BR-11005 and BR-11006 dropping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3D1211" w:rsidR="00251940" w:rsidRDefault="001228D6" w:rsidP="008E2E61">
      <w:pPr>
        <w:pStyle w:val="MDPI51figurecaption"/>
        <w:rPr>
          <w:b/>
        </w:rPr>
      </w:pPr>
      <w:r>
        <w:rPr>
          <w:b/>
          <w:noProof/>
        </w:rPr>
        <w:lastRenderedPageBreak/>
        <w:drawing>
          <wp:inline distT="0" distB="0" distL="0" distR="0" wp14:anchorId="72EB0717" wp14:editId="7E5F6637">
            <wp:extent cx="4840790" cy="4538298"/>
            <wp:effectExtent l="0" t="0" r="0" b="0"/>
            <wp:docPr id="339353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3783" name="Imagen 339353783"/>
                    <pic:cNvPicPr/>
                  </pic:nvPicPr>
                  <pic:blipFill>
                    <a:blip r:embed="rId20"/>
                    <a:stretch>
                      <a:fillRect/>
                    </a:stretch>
                  </pic:blipFill>
                  <pic:spPr>
                    <a:xfrm>
                      <a:off x="0" y="0"/>
                      <a:ext cx="4861727" cy="4557927"/>
                    </a:xfrm>
                    <a:prstGeom prst="rect">
                      <a:avLst/>
                    </a:prstGeom>
                  </pic:spPr>
                </pic:pic>
              </a:graphicData>
            </a:graphic>
          </wp:inline>
        </w:drawing>
      </w:r>
    </w:p>
    <w:p w14:paraId="0CC9E35E" w14:textId="3321E30D" w:rsidR="00847DA4" w:rsidRPr="00983AF9" w:rsidRDefault="008E2E61" w:rsidP="00251940">
      <w:pPr>
        <w:pStyle w:val="MDPI51figurecaption"/>
      </w:pPr>
      <w:r w:rsidRPr="008E2E61">
        <w:rPr>
          <w:b/>
        </w:rPr>
        <w:t xml:space="preserve">Figure 1. </w:t>
      </w:r>
      <w:r w:rsidR="00847DA4" w:rsidRPr="00927C07">
        <w:t xml:space="preserve">Optical density (OD₆₀₀) of </w:t>
      </w:r>
      <w:r w:rsidR="00847DA4" w:rsidRPr="00927C07">
        <w:rPr>
          <w:i/>
          <w:iCs/>
        </w:rPr>
        <w:t xml:space="preserve">A. </w:t>
      </w:r>
      <w:proofErr w:type="spellStart"/>
      <w:r w:rsidR="00847DA4" w:rsidRPr="00927C07">
        <w:rPr>
          <w:i/>
          <w:iCs/>
        </w:rPr>
        <w:t>brasilense</w:t>
      </w:r>
      <w:proofErr w:type="spellEnd"/>
      <w:r w:rsidR="00847DA4" w:rsidRPr="00927C07">
        <w:t xml:space="preserve"> strains grown in Luria–Bertani medium with NaCl concentrations ranging from 0 to 900 mM (n = 4). Error bars represent ± SE. Lowercase letters indicate differences among strains within each salinity level; uppercase letters indicate differences among NaCl levels within each strain (Tukey’s HSD, p &lt; 0.05)</w:t>
      </w:r>
      <w:r w:rsidR="00847DA4" w:rsidRPr="002469C7">
        <w:t>.</w:t>
      </w:r>
    </w:p>
    <w:p w14:paraId="7B400086" w14:textId="699F3CC6" w:rsidR="00382694" w:rsidRDefault="00382694" w:rsidP="008E2E61">
      <w:pPr>
        <w:pStyle w:val="MDPI31text"/>
      </w:pPr>
      <w:r w:rsidRPr="00983AF9">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strains exhibited substantial reductions in OD₆₀₀, yet BR-11002 (0.5625) and BR-11001 (0.4825) remained significantly higher than BR-11003 (0.1750), BR-11004 (0.3675), and BR-11006 (0.2650) (p &lt; 0.001). </w:t>
      </w:r>
      <w:r w:rsidRPr="00382694">
        <w:t>The full factorial analysis indicated a significant strain × NaCl interaction (F</w:t>
      </w:r>
      <w:proofErr w:type="gramStart"/>
      <w:r w:rsidRPr="00382694">
        <w:t>₆,₁</w:t>
      </w:r>
      <w:proofErr w:type="gramEnd"/>
      <w:r w:rsidRPr="00382694">
        <w:t>₂₁ = 18.121, p &lt; 0.001), confirming differential salinity tolerance among the strains across NaCl levels.</w:t>
      </w:r>
    </w:p>
    <w:p w14:paraId="7334C1DB" w14:textId="29EA8804" w:rsidR="00F26C04" w:rsidRDefault="008E2E61" w:rsidP="001228D6">
      <w:pPr>
        <w:pStyle w:val="MDPI23heading3"/>
        <w:spacing w:before="240"/>
      </w:pPr>
      <w:r w:rsidRPr="008E2E61">
        <w:t xml:space="preserve">2.2. </w:t>
      </w:r>
      <w:r w:rsidR="00382694" w:rsidRPr="008E2E61">
        <w:t xml:space="preserve">Germination dynamics and cotyledon </w:t>
      </w:r>
      <w:proofErr w:type="gramStart"/>
      <w:r w:rsidR="00382694" w:rsidRPr="008E2E61">
        <w:t>emergence</w:t>
      </w:r>
      <w:proofErr w:type="gramEnd"/>
      <w:r w:rsidR="00382694" w:rsidRPr="008E2E61">
        <w:t xml:space="preserve"> under salinity stress</w:t>
      </w:r>
    </w:p>
    <w:p w14:paraId="07D67345" w14:textId="55941A36" w:rsidR="00F26C04" w:rsidRPr="00F26C04" w:rsidRDefault="00F26C04" w:rsidP="008E2E61">
      <w:pPr>
        <w:pStyle w:val="MDPI31text"/>
        <w:rPr>
          <w:color w:val="EE0000"/>
        </w:rPr>
      </w:pPr>
      <w:r w:rsidRPr="00F26C04">
        <w:rPr>
          <w:color w:val="EE0000"/>
        </w:rPr>
        <w:t xml:space="preserve">Germination behavior of </w:t>
      </w:r>
      <w:r w:rsidRPr="00F26C04">
        <w:rPr>
          <w:i/>
          <w:iCs/>
          <w:color w:val="EE0000"/>
        </w:rPr>
        <w:t xml:space="preserve">Chenopodium quinoa </w:t>
      </w:r>
      <w:r w:rsidRPr="00F26C04">
        <w:rPr>
          <w:color w:val="EE0000"/>
        </w:rPr>
        <w:t xml:space="preserve">was significantly influenced by both inoculation with </w:t>
      </w:r>
      <w:proofErr w:type="spellStart"/>
      <w:r w:rsidRPr="00F26C04">
        <w:rPr>
          <w:i/>
          <w:iCs/>
          <w:color w:val="EE0000"/>
        </w:rPr>
        <w:t>Azospirillum</w:t>
      </w:r>
      <w:proofErr w:type="spellEnd"/>
      <w:r w:rsidRPr="00F26C04">
        <w:rPr>
          <w:i/>
          <w:iCs/>
          <w:color w:val="EE0000"/>
        </w:rPr>
        <w:t xml:space="preserve"> </w:t>
      </w:r>
      <w:proofErr w:type="spellStart"/>
      <w:r w:rsidRPr="00F26C04">
        <w:rPr>
          <w:i/>
          <w:iCs/>
          <w:color w:val="EE0000"/>
        </w:rPr>
        <w:t>brasilense</w:t>
      </w:r>
      <w:proofErr w:type="spellEnd"/>
      <w:r w:rsidRPr="00F26C04">
        <w:rPr>
          <w:color w:val="EE0000"/>
        </w:rPr>
        <w:t xml:space="preserve"> and increasing NaCl concentrations. The two-way ANOVA showed highly significant main effects of strain, salinity level, and their interaction on all germination-related variables (p &lt; 0.001, </w:t>
      </w:r>
      <w:hyperlink r:id="rId21" w:anchor="bookmark=id.okr5th3lhahg" w:history="1">
        <w:r w:rsidRPr="00F26C04">
          <w:rPr>
            <w:rStyle w:val="Hipervnculo"/>
            <w:color w:val="EE0000"/>
          </w:rPr>
          <w:t>Figure 2</w:t>
        </w:r>
      </w:hyperlink>
      <w:r w:rsidRPr="00F26C04">
        <w:rPr>
          <w:color w:val="EE0000"/>
        </w:rPr>
        <w:t xml:space="preserve">). </w:t>
      </w:r>
      <w:r>
        <w:rPr>
          <w:color w:val="EE0000"/>
        </w:rPr>
        <w:t>C</w:t>
      </w:r>
      <w:r w:rsidRPr="00F26C04">
        <w:rPr>
          <w:color w:val="EE0000"/>
        </w:rPr>
        <w:t xml:space="preserve">oncentrations above 300 mM NaCl (e.g., 450 mM) drastically inhibited germination, resulting in seed necrosis and severe seedling deformation, whereas 300 mM NaCl still allowed a measurable percentage of germination with clear differences in seedling vigor compared with the control. </w:t>
      </w:r>
    </w:p>
    <w:p w14:paraId="56E98501" w14:textId="746749DE" w:rsidR="00F26C04" w:rsidRDefault="00F26C04" w:rsidP="008E2E61">
      <w:pPr>
        <w:pStyle w:val="MDPI31text"/>
      </w:pPr>
      <w:r>
        <w:rPr>
          <w:noProof/>
          <w:sz w:val="22"/>
          <w:bdr w:val="none" w:sz="0" w:space="0" w:color="auto" w:frame="1"/>
        </w:rPr>
        <w:lastRenderedPageBreak/>
        <w:drawing>
          <wp:anchor distT="0" distB="0" distL="114300" distR="114300" simplePos="0" relativeHeight="251668480" behindDoc="0" locked="0" layoutInCell="1" allowOverlap="1" wp14:anchorId="44FC042C" wp14:editId="6FE2FF9B">
            <wp:simplePos x="0" y="0"/>
            <wp:positionH relativeFrom="margin">
              <wp:align>right</wp:align>
            </wp:positionH>
            <wp:positionV relativeFrom="paragraph">
              <wp:posOffset>296434</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5039995"/>
                    </a:xfrm>
                    <a:prstGeom prst="rect">
                      <a:avLst/>
                    </a:prstGeom>
                    <a:noFill/>
                    <a:ln>
                      <a:noFill/>
                    </a:ln>
                  </pic:spPr>
                </pic:pic>
              </a:graphicData>
            </a:graphic>
          </wp:anchor>
        </w:drawing>
      </w:r>
    </w:p>
    <w:p w14:paraId="71D53BAE" w14:textId="100D9705" w:rsidR="00F26C04" w:rsidRDefault="00F26C04" w:rsidP="008E2E61">
      <w:pPr>
        <w:pStyle w:val="MDPI31text"/>
      </w:pPr>
    </w:p>
    <w:p w14:paraId="364B33D2" w14:textId="77777777" w:rsidR="00F26C04" w:rsidRDefault="00F26C04" w:rsidP="00F26C04">
      <w:pPr>
        <w:pStyle w:val="MDPI31text"/>
        <w:ind w:left="0" w:firstLine="0"/>
      </w:pPr>
    </w:p>
    <w:p w14:paraId="120DDB23" w14:textId="3D316D16" w:rsidR="00847DA4" w:rsidRDefault="008E2E61" w:rsidP="00F26C04">
      <w:pPr>
        <w:pStyle w:val="MDPI31text"/>
      </w:pPr>
      <w:r w:rsidRPr="008E2E61">
        <w:rPr>
          <w:b/>
        </w:rPr>
        <w:t xml:space="preserve">Figure 2. </w:t>
      </w:r>
      <w:r w:rsidR="001A278A" w:rsidRPr="001A278A">
        <w:t xml:space="preserve">Visual comparison of Chenopodium quinoa germination and early seedling development under 300 mM NaCl at 5, 8, and 10 days after sowing in the uninoculated control, </w:t>
      </w:r>
      <w:proofErr w:type="spellStart"/>
      <w:r w:rsidR="001A278A" w:rsidRPr="001A278A">
        <w:rPr>
          <w:i/>
          <w:iCs/>
        </w:rPr>
        <w:t>Azospirillum</w:t>
      </w:r>
      <w:proofErr w:type="spellEnd"/>
      <w:r w:rsidR="001A278A" w:rsidRPr="001A278A">
        <w:rPr>
          <w:i/>
          <w:iCs/>
        </w:rPr>
        <w:t xml:space="preserve"> </w:t>
      </w:r>
      <w:proofErr w:type="spellStart"/>
      <w:r w:rsidR="001A278A" w:rsidRPr="001A278A">
        <w:rPr>
          <w:i/>
          <w:iCs/>
        </w:rPr>
        <w:t>brasilense</w:t>
      </w:r>
      <w:proofErr w:type="spellEnd"/>
      <w:r w:rsidR="001A278A" w:rsidRPr="001A278A">
        <w:t xml:space="preserve"> BR-11001, and BR-11002.</w:t>
      </w:r>
    </w:p>
    <w:p w14:paraId="633B665E" w14:textId="77777777" w:rsidR="00F26C04" w:rsidRDefault="00F26C04" w:rsidP="008E2E61">
      <w:pPr>
        <w:pStyle w:val="MDPI31text"/>
      </w:pPr>
    </w:p>
    <w:p w14:paraId="1F85CAF1" w14:textId="2EC30759" w:rsidR="00382694" w:rsidRPr="00983AF9" w:rsidRDefault="00847DA4" w:rsidP="00F26C04">
      <w:pPr>
        <w:pStyle w:val="MDPI31text"/>
        <w:ind w:left="2550" w:firstLine="510"/>
        <w:rPr>
          <w:color w:val="000000" w:themeColor="text1"/>
        </w:rPr>
      </w:pPr>
      <w:r w:rsidRPr="00983AF9">
        <w:t>G</w:t>
      </w:r>
      <w:r w:rsidR="00382694" w:rsidRPr="00983AF9">
        <w:t xml:space="preserve">ermination percentage remained unaffected by salinity up to 150 mM NaCl across all treatments, maintaining values of 100%. At 300 mM, a minor reduction was observed in the uninoculated control (95.5%), while BR-11001 and BR-11002 maintained high germination </w:t>
      </w:r>
      <w:r w:rsidR="00382694" w:rsidRPr="00983AF9">
        <w:rPr>
          <w:color w:val="000000" w:themeColor="text1"/>
        </w:rPr>
        <w:t>rates (98.5% and 99.0%, respectively). However, under 450 mM NaCl, germination was drastically reduced in the control to 52.5%, whereas BR-11001 and BR-11002 significantly mitigated this effect, maintaining germination at 78.5% and 84.0%, respectively (</w:t>
      </w:r>
      <w:hyperlink r:id="rId23" w:anchor="bookmark=id.dafjq5r31fpm" w:history="1">
        <w:r w:rsidR="00382694" w:rsidRPr="00983AF9">
          <w:rPr>
            <w:rStyle w:val="Hipervnculo"/>
            <w:color w:val="000000" w:themeColor="text1"/>
          </w:rPr>
          <w:t>Figure 3a</w:t>
        </w:r>
      </w:hyperlink>
      <w:r w:rsidR="00382694" w:rsidRPr="00983AF9">
        <w:rPr>
          <w:color w:val="000000" w:themeColor="text1"/>
        </w:rPr>
        <w:t>).</w:t>
      </w:r>
    </w:p>
    <w:p w14:paraId="20FCAF29" w14:textId="0C2EC3D6" w:rsidR="00382694" w:rsidRPr="00983AF9" w:rsidRDefault="00382694" w:rsidP="008E2E61">
      <w:pPr>
        <w:pStyle w:val="MDPI31text"/>
      </w:pPr>
      <w:r w:rsidRPr="00983AF9">
        <w:t>Mean germination time (MGT) increased proportionally with salinity levels across all treatments. At 0 mM NaCl, MGT was shortest in BR-11001 (1.15 days) and BR-11002 (1.11 days), compared to the control (1.36 days). Under 450 mM NaCl, MGT was significantly prolonged in all treatments but remained lower in inoculated seeds: 5.74 days in the control versus 3.53 and 3.64 days in BR-11001 and BR-11002, respectively (</w:t>
      </w:r>
      <w:hyperlink r:id="rId24" w:anchor="bookmark=id.dafjq5r31fpm" w:history="1">
        <w:r w:rsidRPr="00983AF9">
          <w:rPr>
            <w:rStyle w:val="Hipervnculo"/>
            <w:color w:val="000000" w:themeColor="text1"/>
          </w:rPr>
          <w:t>Figure 3b</w:t>
        </w:r>
      </w:hyperlink>
      <w:r w:rsidRPr="00983AF9">
        <w:t>).</w:t>
      </w:r>
    </w:p>
    <w:p w14:paraId="083D4C29" w14:textId="77777777" w:rsidR="00382694" w:rsidRPr="00983AF9" w:rsidRDefault="00382694" w:rsidP="008E2E61">
      <w:pPr>
        <w:pStyle w:val="MDPI31text"/>
      </w:pPr>
      <w:r w:rsidRPr="00983AF9">
        <w:t xml:space="preserve">Germination uncertainty (GU) increased steadily with salinity. At 0 mM NaCl, BR-11001 and BR-11002 presented the lowest GU values (0.53 and 0.50), while the control exhibited a higher dispersion (0.77). At 450 mM, uncertainty increased to 2.91 in BR-11001, </w:t>
      </w:r>
      <w:r w:rsidRPr="00983AF9">
        <w:lastRenderedPageBreak/>
        <w:t>2.83 in BR-11002, and 2.86 in the control, indicating reduced uniformity of germination events under high salinity (</w:t>
      </w:r>
      <w:hyperlink r:id="rId25" w:anchor="bookmark=id.dafjq5r31fpm" w:history="1">
        <w:r w:rsidRPr="00983AF9">
          <w:rPr>
            <w:rStyle w:val="Hipervnculo"/>
            <w:color w:val="000000" w:themeColor="text1"/>
          </w:rPr>
          <w:t>Figure 3c</w:t>
        </w:r>
      </w:hyperlink>
      <w:r w:rsidRPr="00983AF9">
        <w:t>).</w:t>
      </w:r>
    </w:p>
    <w:p w14:paraId="2B87E371" w14:textId="77777777" w:rsidR="00382694" w:rsidRPr="00983AF9" w:rsidRDefault="00382694" w:rsidP="008E2E61">
      <w:pPr>
        <w:pStyle w:val="MDPI31text"/>
      </w:pPr>
      <w:r w:rsidRPr="00983AF9">
        <w:t>Germination synchrony (GS) followed an inverse trend, decreasing as NaCl concentration increased. Under non-saline conditions, synchrony was highest in BR-11001 (0.83), followed by BR-11002 (0.80) and the control (0.75). At 450 mM, GS dropped across all treatments but remained significantly higher in inoculated treatments (0.13 and 0.15 for BR-11001 and BR-11002, respectively) compared to the control (0.12) (</w:t>
      </w:r>
      <w:hyperlink r:id="rId26" w:anchor="bookmark=id.dafjq5r31fpm" w:history="1">
        <w:r w:rsidRPr="00983AF9">
          <w:rPr>
            <w:rStyle w:val="Hipervnculo"/>
            <w:color w:val="000000" w:themeColor="text1"/>
          </w:rPr>
          <w:t>Figure 3d</w:t>
        </w:r>
      </w:hyperlink>
      <w:r w:rsidRPr="00983AF9">
        <w:t>).</w:t>
      </w:r>
    </w:p>
    <w:p w14:paraId="51D58F67" w14:textId="77777777" w:rsidR="00847DA4" w:rsidRPr="00927C07" w:rsidRDefault="00847DA4" w:rsidP="008E2E61">
      <w:pPr>
        <w:pStyle w:val="MDPI51figurecaption"/>
        <w:ind w:left="0"/>
        <w:rPr>
          <w:bCs/>
        </w:rPr>
      </w:pPr>
      <w:r>
        <w:rPr>
          <w:noProof/>
          <w:sz w:val="22"/>
          <w:szCs w:val="22"/>
          <w:bdr w:val="none" w:sz="0" w:space="0" w:color="auto" w:frame="1"/>
        </w:rPr>
        <w:drawing>
          <wp:anchor distT="0" distB="0" distL="114300" distR="114300" simplePos="0" relativeHeight="251660288" behindDoc="0" locked="0" layoutInCell="1" allowOverlap="1" wp14:anchorId="44F1D073" wp14:editId="4CE884EC">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5154295"/>
                    </a:xfrm>
                    <a:prstGeom prst="rect">
                      <a:avLst/>
                    </a:prstGeom>
                    <a:noFill/>
                    <a:ln>
                      <a:noFill/>
                    </a:ln>
                  </pic:spPr>
                </pic:pic>
              </a:graphicData>
            </a:graphic>
          </wp:anchor>
        </w:drawing>
      </w:r>
    </w:p>
    <w:p w14:paraId="4E56AB2E" w14:textId="35CBB020" w:rsidR="00382694" w:rsidRDefault="008E2E61"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 xml:space="preserve">A. </w:t>
      </w:r>
      <w:proofErr w:type="spellStart"/>
      <w:r w:rsidR="00847DA4" w:rsidRPr="00805944">
        <w:rPr>
          <w:i/>
          <w:iCs/>
        </w:rPr>
        <w:t>brasilense</w:t>
      </w:r>
      <w:proofErr w:type="spellEnd"/>
      <w:r w:rsidR="00847DA4" w:rsidRPr="00805944">
        <w:t xml:space="preserve"> BR-11001 and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germination synchrony. Error bars represent ± SE. Lowercase letters indicate differences among strains within each salinity level; uppercase letters indicate differences among NaCl levels within each strain (Tukey’s HSD, p &lt; 0.05).</w:t>
      </w:r>
    </w:p>
    <w:p w14:paraId="797B1F47" w14:textId="2F261264" w:rsidR="00382694" w:rsidRPr="008E2E61" w:rsidRDefault="008E2E61" w:rsidP="00757E4A">
      <w:pPr>
        <w:pStyle w:val="MDPI22heading2"/>
      </w:pPr>
      <w:r w:rsidRPr="008E2E61">
        <w:t xml:space="preserve">2.3. </w:t>
      </w:r>
      <w:r w:rsidR="00382694" w:rsidRPr="008E2E61">
        <w:t>Seedling traits and biomass allocation</w:t>
      </w:r>
    </w:p>
    <w:p w14:paraId="627C49CC" w14:textId="77777777" w:rsidR="00382694" w:rsidRPr="00983AF9" w:rsidRDefault="00382694" w:rsidP="008E2E61">
      <w:pPr>
        <w:pStyle w:val="MDPI31text"/>
        <w:rPr>
          <w:color w:val="000000" w:themeColor="text1"/>
        </w:rPr>
      </w:pPr>
      <w:r w:rsidRPr="00983AF9">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0.001) were detected for all measured seedling parameters, including shoot length, root length, dry weight, and seedling vigor index (</w:t>
      </w:r>
      <w:r w:rsidRPr="00983AF9">
        <w:rPr>
          <w:color w:val="000000" w:themeColor="text1"/>
        </w:rPr>
        <w:t>SVI) (</w:t>
      </w:r>
      <w:hyperlink r:id="rId28" w:anchor="bookmark=id.9wot7xjhzvp8" w:history="1">
        <w:r w:rsidRPr="00983AF9">
          <w:rPr>
            <w:rStyle w:val="Hipervnculo"/>
            <w:color w:val="000000" w:themeColor="text1"/>
          </w:rPr>
          <w:t>Figure 4</w:t>
        </w:r>
      </w:hyperlink>
      <w:r w:rsidRPr="00983AF9">
        <w:rPr>
          <w:color w:val="000000" w:themeColor="text1"/>
        </w:rPr>
        <w:t xml:space="preserve">). Inoculation with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strains BR-11001 and BR-11002 consistently enhanced seedling performance across all salinity treatments when compared to the uninoculated control.</w:t>
      </w:r>
    </w:p>
    <w:p w14:paraId="78730A86" w14:textId="77777777" w:rsidR="00382694" w:rsidRPr="00983AF9" w:rsidRDefault="00382694" w:rsidP="008E2E61">
      <w:pPr>
        <w:pStyle w:val="MDPI31text"/>
      </w:pPr>
      <w:r w:rsidRPr="00983AF9">
        <w:lastRenderedPageBreak/>
        <w:t>Shoot length exhibited progressive reductions with increasing NaCl concentration, but the extent of decline was substantially mitigated by bacterial inoculation. Under non-saline conditions (0</w:t>
      </w:r>
      <w:r w:rsidRPr="00983AF9">
        <w:rPr>
          <w:rFonts w:ascii="Times New Roman" w:hAnsi="Times New Roman"/>
        </w:rPr>
        <w:t> </w:t>
      </w:r>
      <w:r w:rsidRPr="00983AF9">
        <w:t>mM), shoot length reached 6.03</w:t>
      </w:r>
      <w:r w:rsidRPr="00983AF9">
        <w:rPr>
          <w:rFonts w:ascii="Times New Roman" w:hAnsi="Times New Roman"/>
        </w:rPr>
        <w:t> </w:t>
      </w:r>
      <w:r w:rsidRPr="00983AF9">
        <w:t>cm and 5.81</w:t>
      </w:r>
      <w:r w:rsidRPr="00983AF9">
        <w:rPr>
          <w:rFonts w:ascii="Times New Roman" w:hAnsi="Times New Roman"/>
        </w:rPr>
        <w:t> </w:t>
      </w:r>
      <w:r w:rsidRPr="00983AF9">
        <w:t>cm in BR-11002 and BR-11001, respectively, compared to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cm) than 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29" w:anchor="bookmark=id.9wot7xjhzvp8" w:history="1">
        <w:r w:rsidRPr="00983AF9">
          <w:rPr>
            <w:rStyle w:val="Hipervnculo"/>
            <w:color w:val="000000" w:themeColor="text1"/>
          </w:rPr>
          <w:t>Figure 4a</w:t>
        </w:r>
      </w:hyperlink>
      <w:r w:rsidRPr="00983AF9">
        <w:t>)</w:t>
      </w:r>
    </w:p>
    <w:p w14:paraId="54C33A93" w14:textId="77777777" w:rsidR="00382694" w:rsidRPr="00983AF9" w:rsidRDefault="00382694" w:rsidP="008E2E61">
      <w:pPr>
        <w:pStyle w:val="MDPI31text"/>
        <w:rPr>
          <w:color w:val="000000" w:themeColor="text1"/>
        </w:rPr>
      </w:pPr>
      <w:r w:rsidRPr="00983AF9">
        <w:t>Root length followed a similar pattern. At 0</w:t>
      </w:r>
      <w:r w:rsidRPr="00983AF9">
        <w:rPr>
          <w:rFonts w:ascii="Times New Roman" w:hAnsi="Times New Roman"/>
        </w:rPr>
        <w:t> </w:t>
      </w:r>
      <w:r w:rsidRPr="00983AF9">
        <w:t>mM, BR-11002 showed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cm). As salinity increased to 450</w:t>
      </w:r>
      <w:r w:rsidRPr="00983AF9">
        <w:rPr>
          <w:rFonts w:ascii="Times New Roman" w:hAnsi="Times New Roman"/>
        </w:rPr>
        <w:t> </w:t>
      </w:r>
      <w:r w:rsidRPr="00983AF9">
        <w:t xml:space="preserve">mM, root elongation </w:t>
      </w:r>
      <w:r w:rsidRPr="00983AF9">
        <w:rPr>
          <w:color w:val="000000" w:themeColor="text1"/>
        </w:rPr>
        <w:t>declined in all 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0" w:anchor="bookmark=id.9wot7xjhzvp8" w:history="1">
        <w:r w:rsidRPr="00983AF9">
          <w:rPr>
            <w:rStyle w:val="Hipervnculo"/>
            <w:color w:val="000000" w:themeColor="text1"/>
          </w:rPr>
          <w:t>Figure 4b</w:t>
        </w:r>
      </w:hyperlink>
      <w:r w:rsidRPr="00983AF9">
        <w:rPr>
          <w:color w:val="000000" w:themeColor="text1"/>
        </w:rPr>
        <w:t>)</w:t>
      </w:r>
    </w:p>
    <w:p w14:paraId="1CDA39D0" w14:textId="0557F7B1" w:rsidR="00382694" w:rsidRPr="00983AF9" w:rsidRDefault="00382694"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mM, BR-11002-treated seedlings produced the highest dry weight (0.049</w:t>
      </w:r>
      <w:r w:rsidRPr="00983AF9">
        <w:rPr>
          <w:rFonts w:ascii="Times New Roman" w:hAnsi="Times New Roman"/>
        </w:rPr>
        <w:t> </w:t>
      </w:r>
      <w:r w:rsidRPr="00983AF9">
        <w:t>g), outperforming BR-11001 (0.032</w:t>
      </w:r>
      <w:r w:rsidRPr="00983AF9">
        <w:rPr>
          <w:rFonts w:ascii="Times New Roman" w:hAnsi="Times New Roman"/>
        </w:rPr>
        <w:t> </w:t>
      </w:r>
      <w:r w:rsidRPr="00983AF9">
        <w:t xml:space="preserve">g) and </w:t>
      </w:r>
      <w:r w:rsidR="00663EA5" w:rsidRPr="00983AF9">
        <w:t>control</w:t>
      </w:r>
      <w:r w:rsidRPr="00983AF9">
        <w:t xml:space="preserve"> (0.026</w:t>
      </w:r>
      <w:r w:rsidRPr="00983AF9">
        <w:rPr>
          <w:rFonts w:ascii="Times New Roman" w:hAnsi="Times New Roman"/>
        </w:rPr>
        <w:t> </w:t>
      </w:r>
      <w:r w:rsidRPr="00983AF9">
        <w:t>g). Even under severe salt stress (450</w:t>
      </w:r>
      <w:r w:rsidRPr="00983AF9">
        <w:rPr>
          <w:rFonts w:ascii="Times New Roman" w:hAnsi="Times New Roman"/>
        </w:rPr>
        <w:t> </w:t>
      </w:r>
      <w:r w:rsidRPr="00983AF9">
        <w:t>mM), BR-11002 maintained a superior biomass yield (0.0316</w:t>
      </w:r>
      <w:r w:rsidRPr="00983AF9">
        <w:rPr>
          <w:rFonts w:ascii="Times New Roman" w:hAnsi="Times New Roman"/>
        </w:rPr>
        <w:t> </w:t>
      </w:r>
      <w:r w:rsidRPr="00983AF9">
        <w:t>g), whereas BR-11001 and the control declined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1" w:anchor="bookmark=id.9wot7xjhzvp8" w:history="1">
        <w:r w:rsidRPr="00983AF9">
          <w:rPr>
            <w:rStyle w:val="Hipervnculo"/>
            <w:color w:val="000000" w:themeColor="text1"/>
          </w:rPr>
          <w:t>Figure 4c</w:t>
        </w:r>
      </w:hyperlink>
      <w:r w:rsidRPr="00983AF9">
        <w:t>)</w:t>
      </w:r>
    </w:p>
    <w:p w14:paraId="735250A8" w14:textId="22B5414A" w:rsidR="00847DA4" w:rsidRPr="00983AF9" w:rsidRDefault="00382694" w:rsidP="008E2E61">
      <w:pPr>
        <w:pStyle w:val="MDPI31text"/>
      </w:pPr>
      <w:r w:rsidRPr="00983AF9">
        <w:t>Seedling vigor index (SVI) showed a sharp decrease with salinity, but inoculated treatments preserved higher values. At 0 and 150</w:t>
      </w:r>
      <w:r w:rsidRPr="00983AF9">
        <w:rPr>
          <w:rFonts w:ascii="Times New Roman" w:hAnsi="Times New Roman"/>
        </w:rPr>
        <w:t> </w:t>
      </w:r>
      <w:r w:rsidRPr="00983AF9">
        <w:t>mM NaCl, SVI remained statistically unchanged between BR-11002 (~995</w:t>
      </w:r>
      <w:r w:rsidRPr="00983AF9">
        <w:rPr>
          <w:rFonts w:cs="Palatino Linotype"/>
        </w:rPr>
        <w:t>–</w:t>
      </w:r>
      <w:r w:rsidRPr="00983AF9">
        <w:t>1001) and BR-11001 (~909</w:t>
      </w:r>
      <w:r w:rsidRPr="00983AF9">
        <w:rPr>
          <w:rFonts w:cs="Palatino Linotype"/>
        </w:rPr>
        <w:t>–</w:t>
      </w:r>
      <w:r w:rsidRPr="00983AF9">
        <w:t>912), while the control registered significantly lower scores (~772</w:t>
      </w:r>
      <w:r w:rsidRPr="00983AF9">
        <w:rPr>
          <w:rFonts w:cs="Palatino Linotype"/>
        </w:rPr>
        <w:t>–</w:t>
      </w:r>
      <w:r w:rsidRPr="00983AF9">
        <w:t>782). At 450</w:t>
      </w:r>
      <w:r w:rsidRPr="00983AF9">
        <w:rPr>
          <w:rFonts w:ascii="Times New Roman" w:hAnsi="Times New Roman"/>
        </w:rPr>
        <w:t> </w:t>
      </w:r>
      <w:r w:rsidRPr="00983AF9">
        <w:t>mM, SVI declined to 546.2 (BR-11002), 405.1 (BR-11001), and 159.8 (control) (</w:t>
      </w:r>
      <w:hyperlink r:id="rId32" w:anchor="bookmark=id.9wot7xjhzvp8" w:history="1">
        <w:r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663EA5" w:rsidP="008E2E61">
      <w:pPr>
        <w:pStyle w:val="MDPI51figurecaption"/>
        <w:rPr>
          <w:b/>
        </w:rPr>
      </w:pPr>
      <w:r>
        <w:rPr>
          <w:noProof/>
          <w:sz w:val="22"/>
          <w:bdr w:val="none" w:sz="0" w:space="0" w:color="auto" w:frame="1"/>
        </w:rPr>
        <w:lastRenderedPageBreak/>
        <w:drawing>
          <wp:anchor distT="0" distB="0" distL="114300" distR="114300" simplePos="0" relativeHeight="251666432" behindDoc="0" locked="0" layoutInCell="1" allowOverlap="1" wp14:anchorId="3E72AA3D" wp14:editId="788531A2">
            <wp:simplePos x="0" y="0"/>
            <wp:positionH relativeFrom="margin">
              <wp:align>right</wp:align>
            </wp:positionH>
            <wp:positionV relativeFrom="paragraph">
              <wp:posOffset>499553</wp:posOffset>
            </wp:positionV>
            <wp:extent cx="5731510" cy="5208905"/>
            <wp:effectExtent l="0" t="0" r="254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37ED331E" w14:textId="70483CD9" w:rsidR="00847DA4" w:rsidRDefault="008E2E61" w:rsidP="008E2E61">
      <w:pPr>
        <w:pStyle w:val="MDPI51figurecaption"/>
      </w:pPr>
      <w:r w:rsidRPr="008E2E61">
        <w:rPr>
          <w:b/>
        </w:rPr>
        <w:t xml:space="preserve">Figure 4. </w:t>
      </w:r>
      <w:r w:rsidR="005461A7" w:rsidRPr="005461A7">
        <w:rPr>
          <w:bCs/>
        </w:rPr>
        <w:t>T</w:t>
      </w:r>
      <w:r w:rsidR="00847DA4" w:rsidRPr="005461A7">
        <w:rPr>
          <w:bCs/>
        </w:rPr>
        <w:t>r</w:t>
      </w:r>
      <w:r w:rsidR="00847DA4" w:rsidRPr="00805944">
        <w:t xml:space="preserve">aits of </w:t>
      </w:r>
      <w:r w:rsidR="00847DA4" w:rsidRPr="00805944">
        <w:rPr>
          <w:i/>
          <w:iCs/>
        </w:rPr>
        <w:t>C</w:t>
      </w:r>
      <w:r w:rsidR="005461A7">
        <w:rPr>
          <w:i/>
          <w:iCs/>
        </w:rPr>
        <w:t xml:space="preserve">henopodium </w:t>
      </w:r>
      <w:r w:rsidR="00847DA4" w:rsidRPr="00805944">
        <w:rPr>
          <w:i/>
          <w:iCs/>
        </w:rPr>
        <w:t>quinoa</w:t>
      </w:r>
      <w:r w:rsidR="00847DA4" w:rsidRPr="00805944">
        <w:t xml:space="preserve"> seedlings inoculated with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BR-11001 and BR-11002 under NaCl stress. (</w:t>
      </w:r>
      <w:r w:rsidR="00847DA4" w:rsidRPr="004E4A1F">
        <w:rPr>
          <w:b/>
        </w:rPr>
        <w:t>a</w:t>
      </w:r>
      <w:r w:rsidR="00847DA4" w:rsidRPr="00805944">
        <w:t>) Shoot length, (</w:t>
      </w:r>
      <w:r w:rsidR="00847DA4" w:rsidRPr="004E4A1F">
        <w:rPr>
          <w:b/>
        </w:rPr>
        <w:t>b</w:t>
      </w:r>
      <w:r w:rsidR="00847DA4" w:rsidRPr="00805944">
        <w:t>) root length, (</w:t>
      </w:r>
      <w:r w:rsidR="00847DA4" w:rsidRPr="004E4A1F">
        <w:rPr>
          <w:b/>
        </w:rPr>
        <w:t>c</w:t>
      </w:r>
      <w:r w:rsidR="00847DA4" w:rsidRPr="00805944">
        <w:t>) dry biomass, and (</w:t>
      </w:r>
      <w:r w:rsidR="00847DA4" w:rsidRPr="004E4A1F">
        <w:rPr>
          <w:b/>
        </w:rPr>
        <w:t>d</w:t>
      </w:r>
      <w:r w:rsidR="00847DA4" w:rsidRPr="00805944">
        <w:t xml:space="preserve">) seedling vigor index. Data </w:t>
      </w:r>
      <w:proofErr w:type="gramStart"/>
      <w:r w:rsidR="00847DA4" w:rsidRPr="00805944">
        <w:t>represent means ±</w:t>
      </w:r>
      <w:proofErr w:type="gramEnd"/>
      <w:r w:rsidR="00847DA4" w:rsidRPr="00805944">
        <w:t xml:space="preserve"> SE (n</w:t>
      </w:r>
      <w:r w:rsidR="00847DA4" w:rsidRPr="00805944">
        <w:rPr>
          <w:rFonts w:ascii="Times New Roman" w:hAnsi="Times New Roman"/>
        </w:rPr>
        <w:t> </w:t>
      </w:r>
      <w:r w:rsidR="00847DA4" w:rsidRPr="00805944">
        <w:t>=</w:t>
      </w:r>
      <w:r w:rsidR="00847DA4" w:rsidRPr="00805944">
        <w:rPr>
          <w:rFonts w:ascii="Times New Roman" w:hAnsi="Times New Roman"/>
        </w:rPr>
        <w:t> </w:t>
      </w:r>
      <w:r w:rsidR="00847DA4" w:rsidRPr="00805944">
        <w:t>4). Different lowercase letters denote significant differences among strains within each NaCl level; uppercase letters indicate differences among NaCl levels within each strain (Tukey</w:t>
      </w:r>
      <w:r w:rsidR="00847DA4" w:rsidRPr="00805944">
        <w:rPr>
          <w:rFonts w:cs="Palatino Linotype"/>
        </w:rPr>
        <w:t>’</w:t>
      </w:r>
      <w:r w:rsidR="00847DA4" w:rsidRPr="00805944">
        <w:t>s HSD, p</w:t>
      </w:r>
      <w:r w:rsidR="00847DA4" w:rsidRPr="00805944">
        <w:rPr>
          <w:rFonts w:ascii="Times New Roman" w:hAnsi="Times New Roman"/>
        </w:rPr>
        <w:t> </w:t>
      </w:r>
      <w:r w:rsidR="00847DA4" w:rsidRPr="00805944">
        <w:t>&lt;</w:t>
      </w:r>
      <w:r w:rsidR="00847DA4" w:rsidRPr="00805944">
        <w:rPr>
          <w:rFonts w:ascii="Times New Roman" w:hAnsi="Times New Roman"/>
        </w:rPr>
        <w:t> </w:t>
      </w:r>
      <w:r w:rsidR="00847DA4" w:rsidRPr="00805944">
        <w:t>0.05).</w:t>
      </w:r>
    </w:p>
    <w:p w14:paraId="16A5CFB8" w14:textId="20E27C39" w:rsidR="00382694" w:rsidRPr="008E2E61" w:rsidRDefault="008E2E61" w:rsidP="00757E4A">
      <w:pPr>
        <w:pStyle w:val="MDPI22heading2"/>
      </w:pPr>
      <w:r w:rsidRPr="008E2E61">
        <w:t xml:space="preserve">2.4. </w:t>
      </w:r>
      <w:r w:rsidR="00382694" w:rsidRPr="008E2E61">
        <w:t>Antioxidant enzyme activities in response to salt stress and inoculation</w:t>
      </w:r>
    </w:p>
    <w:p w14:paraId="28CFB57A" w14:textId="77777777" w:rsidR="00382694" w:rsidRPr="00983AF9" w:rsidRDefault="00382694" w:rsidP="008E2E61">
      <w:pPr>
        <w:pStyle w:val="MDPI31text"/>
        <w:rPr>
          <w:color w:val="000000" w:themeColor="text1"/>
        </w:rPr>
      </w:pPr>
      <w:r w:rsidRPr="00983AF9">
        <w:t xml:space="preserve">The activities of all four antioxidant enzymes - superoxide dismutase (SOD), catalase (CAT), ascorbate peroxidase (APX), and guaiacol peroxidase (GPX) - were significantly affected by salinity, </w:t>
      </w:r>
      <w:r w:rsidRPr="00983AF9">
        <w:rPr>
          <w:i/>
          <w:iCs/>
        </w:rPr>
        <w:t xml:space="preserve">A. </w:t>
      </w:r>
      <w:proofErr w:type="spellStart"/>
      <w:r w:rsidRPr="00983AF9">
        <w:rPr>
          <w:i/>
          <w:iCs/>
        </w:rPr>
        <w:t>brasilense</w:t>
      </w:r>
      <w:proofErr w:type="spellEnd"/>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4" w:anchor="bookmark=id.lircn5hsz1xy" w:history="1">
        <w:r w:rsidRPr="00983AF9">
          <w:rPr>
            <w:rStyle w:val="Hipervnculo"/>
            <w:color w:val="000000" w:themeColor="text1"/>
          </w:rPr>
          <w:t>Figure 5</w:t>
        </w:r>
      </w:hyperlink>
      <w:r w:rsidRPr="00983AF9">
        <w:rPr>
          <w:color w:val="000000" w:themeColor="text1"/>
        </w:rPr>
        <w:t>).</w:t>
      </w:r>
    </w:p>
    <w:p w14:paraId="01304413" w14:textId="77777777" w:rsidR="00382694" w:rsidRPr="00983AF9" w:rsidRDefault="00382694" w:rsidP="008E2E61">
      <w:pPr>
        <w:pStyle w:val="MDPI31text"/>
      </w:pPr>
      <w:r w:rsidRPr="00983AF9">
        <w:t>Superoxide dismutase (SOD) activity increased with NaCl concentration in all treatments. At 0</w:t>
      </w:r>
      <w:r w:rsidRPr="00983AF9">
        <w:rPr>
          <w:rFonts w:ascii="Times New Roman" w:hAnsi="Times New Roman"/>
        </w:rPr>
        <w:t> </w:t>
      </w:r>
      <w:r w:rsidRPr="00983AF9">
        <w:t>mM, values were 23.9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the control, 26.78 in BR-11001, and 26.67 in BR-11002. Under 450</w:t>
      </w:r>
      <w:r w:rsidRPr="00983AF9">
        <w:rPr>
          <w:rFonts w:ascii="Times New Roman" w:hAnsi="Times New Roman"/>
        </w:rPr>
        <w:t> </w:t>
      </w:r>
      <w:r w:rsidRPr="00983AF9">
        <w:t>mM, SOD activity reached 56.25 in the control, 63.36 in BR-11001, and peaked at 68.12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5" w:anchor="bookmark=id.lircn5hsz1xy" w:history="1">
        <w:r w:rsidRPr="00983AF9">
          <w:rPr>
            <w:rStyle w:val="Hipervnculo"/>
            <w:color w:val="000000" w:themeColor="text1"/>
          </w:rPr>
          <w:t>Figure 5a</w:t>
        </w:r>
      </w:hyperlink>
      <w:r w:rsidRPr="00983AF9">
        <w:t>).</w:t>
      </w:r>
    </w:p>
    <w:p w14:paraId="09CB3020" w14:textId="77777777" w:rsidR="00382694" w:rsidRDefault="00382694" w:rsidP="008E2E61">
      <w:pPr>
        <w:pStyle w:val="MDPI31text"/>
      </w:pPr>
      <w:r w:rsidRPr="00983AF9">
        <w:t>Catalase (CAT) activity also showed an upward trend with increasing salinity. At 0</w:t>
      </w:r>
      <w:r w:rsidRPr="00983AF9">
        <w:rPr>
          <w:rFonts w:ascii="Times New Roman" w:hAnsi="Times New Roman"/>
        </w:rPr>
        <w:t> </w:t>
      </w:r>
      <w:r w:rsidRPr="00983AF9">
        <w:t>mM NaCl, CAT values were 14.15 (control), 14.94 (BR-11001), and 16.01 (BR-11002). Under 450</w:t>
      </w:r>
      <w:r w:rsidRPr="00983AF9">
        <w:rPr>
          <w:rFonts w:ascii="Times New Roman" w:hAnsi="Times New Roman"/>
        </w:rPr>
        <w:t> </w:t>
      </w:r>
      <w:r w:rsidRPr="00983AF9">
        <w:t>mM, CAT activity rose to 35.73 in the control, 41.70 in BR-11001, and 46.0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6" w:anchor="bookmark=id.lircn5hsz1xy" w:history="1">
        <w:r w:rsidRPr="00983AF9">
          <w:rPr>
            <w:rStyle w:val="Hipervnculo"/>
            <w:color w:val="000000" w:themeColor="text1"/>
          </w:rPr>
          <w:t>Figure 5b</w:t>
        </w:r>
      </w:hyperlink>
      <w:r w:rsidRPr="00983AF9">
        <w:t>).</w:t>
      </w:r>
    </w:p>
    <w:p w14:paraId="64AA981A" w14:textId="77777777" w:rsidR="00757E4A" w:rsidRPr="00983AF9" w:rsidRDefault="00757E4A" w:rsidP="008E2E61">
      <w:pPr>
        <w:pStyle w:val="MDPI31text"/>
      </w:pPr>
    </w:p>
    <w:p w14:paraId="0BB32065" w14:textId="77777777" w:rsidR="00382694" w:rsidRPr="00983AF9" w:rsidRDefault="00382694" w:rsidP="008E2E61">
      <w:pPr>
        <w:pStyle w:val="MDPI31text"/>
      </w:pPr>
      <w:r w:rsidRPr="00983AF9">
        <w:lastRenderedPageBreak/>
        <w:t>Ascorbate peroxidase (APX) activity followed a similar pattern. At 0</w:t>
      </w:r>
      <w:r w:rsidRPr="00983AF9">
        <w:rPr>
          <w:rFonts w:ascii="Times New Roman" w:hAnsi="Times New Roman"/>
        </w:rPr>
        <w:t> </w:t>
      </w:r>
      <w:r w:rsidRPr="00983AF9">
        <w:t>mM, the control registered 9.36, while BR-11001 and BR-11002 recorded 10.84 and 10.76, respectively. At 450</w:t>
      </w:r>
      <w:r w:rsidRPr="00983AF9">
        <w:rPr>
          <w:rFonts w:ascii="Times New Roman" w:hAnsi="Times New Roman"/>
        </w:rPr>
        <w:t> </w:t>
      </w:r>
      <w:r w:rsidRPr="00983AF9">
        <w:t>mM, APX values reached 25.59 (control), 29.64 (BR-11001), and 33.05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BR-11002) (</w:t>
      </w:r>
      <w:hyperlink r:id="rId37" w:anchor="bookmark=id.lircn5hsz1xy" w:history="1">
        <w:r w:rsidRPr="00983AF9">
          <w:rPr>
            <w:rStyle w:val="Hipervnculo"/>
            <w:color w:val="000000" w:themeColor="text1"/>
          </w:rPr>
          <w:t>Figure 5c</w:t>
        </w:r>
      </w:hyperlink>
      <w:r w:rsidRPr="00983AF9">
        <w:t>).</w:t>
      </w:r>
    </w:p>
    <w:p w14:paraId="627A9556" w14:textId="77777777" w:rsidR="00382694" w:rsidRPr="00983AF9" w:rsidRDefault="00382694" w:rsidP="008E2E61">
      <w:pPr>
        <w:pStyle w:val="MDPI31text"/>
      </w:pPr>
      <w:r w:rsidRPr="00983AF9">
        <w:t>Guaiacol peroxidase (GPX) activity was lowest under non-salin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8" w:anchor="bookmark=id.lircn5hsz1xy" w:history="1">
        <w:r w:rsidRPr="00983AF9">
          <w:rPr>
            <w:rStyle w:val="Hipervnculo"/>
            <w:color w:val="000000" w:themeColor="text1"/>
          </w:rPr>
          <w:t>Figure 5d</w:t>
        </w:r>
      </w:hyperlink>
      <w:r w:rsidRPr="00983AF9">
        <w:t>).</w:t>
      </w:r>
    </w:p>
    <w:p w14:paraId="7BC94616" w14:textId="77777777" w:rsidR="00847DA4" w:rsidRPr="00805944" w:rsidRDefault="00847DA4" w:rsidP="00847DA4">
      <w:pPr>
        <w:pStyle w:val="MDPI51figurecaption"/>
        <w:rPr>
          <w:bCs/>
        </w:rPr>
      </w:pPr>
      <w:r>
        <w:rPr>
          <w:noProof/>
          <w:sz w:val="22"/>
          <w:szCs w:val="22"/>
          <w:bdr w:val="none" w:sz="0" w:space="0" w:color="auto" w:frame="1"/>
        </w:rPr>
        <w:drawing>
          <wp:anchor distT="0" distB="0" distL="114300" distR="114300" simplePos="0" relativeHeight="251662336" behindDoc="0" locked="0" layoutInCell="1" allowOverlap="1" wp14:anchorId="5F03A1A7" wp14:editId="047388EE">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7392BA57" w14:textId="0C39A77F" w:rsidR="00764161" w:rsidRDefault="008E2E61"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inoculation with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t>min</w:t>
      </w:r>
      <w:r w:rsidR="00847DA4" w:rsidRPr="00805944">
        <w:rPr>
          <w:rFonts w:cs="Palatino Linotype"/>
        </w:rPr>
        <w:t>⁻¹</w:t>
      </w:r>
      <w:r w:rsidR="00847DA4" w:rsidRPr="00805944">
        <w:rPr>
          <w:rFonts w:ascii="Times New Roman" w:hAnsi="Times New Roman"/>
        </w:rPr>
        <w:t> </w:t>
      </w:r>
      <w:r w:rsidR="00847DA4" w:rsidRPr="00805944">
        <w:t>mg</w:t>
      </w:r>
      <w:r w:rsidR="00847DA4" w:rsidRPr="00805944">
        <w:rPr>
          <w:rFonts w:cs="Palatino Linotype"/>
        </w:rPr>
        <w:t>⁻¹</w:t>
      </w:r>
      <w:r w:rsidR="00847DA4" w:rsidRPr="00805944">
        <w:t xml:space="preserve"> protein. Values represent means </w:t>
      </w:r>
      <w:r w:rsidR="00847DA4" w:rsidRPr="00805944">
        <w:rPr>
          <w:rFonts w:cs="Palatino Linotype"/>
        </w:rPr>
        <w:t>±</w:t>
      </w:r>
      <w:r w:rsidR="00847DA4" w:rsidRPr="00805944">
        <w:t xml:space="preserve"> SE (n = 4). Different lowercase letters indicate significant differences among strains within each salinity level, and uppercase letters denote differences among salinity levels within each strain (Tukey</w:t>
      </w:r>
      <w:r w:rsidR="00847DA4" w:rsidRPr="00805944">
        <w:rPr>
          <w:rFonts w:cs="Palatino Linotype"/>
        </w:rPr>
        <w:t>’</w:t>
      </w:r>
      <w:r w:rsidR="00847DA4" w:rsidRPr="00805944">
        <w:t>s HSD, p &lt; 0.05).</w:t>
      </w:r>
    </w:p>
    <w:p w14:paraId="1ADB5D19" w14:textId="77777777" w:rsidR="00764161" w:rsidRDefault="00764161">
      <w:pPr>
        <w:spacing w:line="240" w:lineRule="auto"/>
        <w:jc w:val="left"/>
        <w:rPr>
          <w:rFonts w:eastAsia="Times New Roman"/>
          <w:sz w:val="18"/>
          <w:lang w:eastAsia="de-DE" w:bidi="en-US"/>
        </w:rPr>
      </w:pPr>
      <w:r>
        <w:br w:type="page"/>
      </w:r>
    </w:p>
    <w:p w14:paraId="693E0B05" w14:textId="2FE42405" w:rsidR="00847DA4" w:rsidRDefault="00757E4A" w:rsidP="00757E4A">
      <w:pPr>
        <w:pStyle w:val="MDPI22heading2"/>
        <w:rPr>
          <w:snapToGrid/>
        </w:rPr>
      </w:pPr>
      <w:r>
        <w:rPr>
          <w:snapToGrid/>
        </w:rPr>
        <w:lastRenderedPageBreak/>
        <w:t xml:space="preserve">2.5 </w:t>
      </w:r>
      <w:r w:rsidRPr="00757E4A">
        <w:rPr>
          <w:snapToGrid/>
        </w:rPr>
        <w:t>Multivariate analysis of phenotypic and biochemical responses under salinity stress</w:t>
      </w:r>
    </w:p>
    <w:p w14:paraId="74D59CB8" w14:textId="72C11E50" w:rsidR="00757E4A" w:rsidRDefault="00757E4A" w:rsidP="00757E4A">
      <w:pPr>
        <w:pStyle w:val="MDPI51figurecaption"/>
        <w:rPr>
          <w:snapToGrid w:val="0"/>
          <w:color w:val="000000" w:themeColor="text1"/>
          <w:sz w:val="20"/>
          <w:szCs w:val="22"/>
        </w:rPr>
      </w:pPr>
      <w:r w:rsidRPr="00757E4A">
        <w:rPr>
          <w:snapToGrid w:val="0"/>
          <w:color w:val="000000" w:themeColor="text1"/>
          <w:sz w:val="20"/>
          <w:szCs w:val="22"/>
        </w:rPr>
        <w:t xml:space="preserve">To understand the </w:t>
      </w:r>
      <w:r>
        <w:rPr>
          <w:snapToGrid w:val="0"/>
          <w:color w:val="000000" w:themeColor="text1"/>
          <w:sz w:val="20"/>
          <w:szCs w:val="22"/>
        </w:rPr>
        <w:t xml:space="preserve">interaction </w:t>
      </w:r>
      <w:r w:rsidRPr="00757E4A">
        <w:rPr>
          <w:snapToGrid w:val="0"/>
          <w:color w:val="000000" w:themeColor="text1"/>
          <w:sz w:val="20"/>
          <w:szCs w:val="22"/>
        </w:rPr>
        <w:t>of phenotypic and biochemical traits to salinity tolerance in quinoa, a principal component analysis (PCA) was conducted</w:t>
      </w:r>
      <w:r>
        <w:rPr>
          <w:snapToGrid w:val="0"/>
          <w:color w:val="000000" w:themeColor="text1"/>
          <w:sz w:val="20"/>
          <w:szCs w:val="22"/>
        </w:rPr>
        <w:t xml:space="preserve"> (</w:t>
      </w:r>
      <w:proofErr w:type="spellStart"/>
      <w:r>
        <w:rPr>
          <w:snapToGrid w:val="0"/>
          <w:color w:val="000000" w:themeColor="text1"/>
          <w:sz w:val="20"/>
          <w:szCs w:val="22"/>
        </w:rPr>
        <w:t>Figue</w:t>
      </w:r>
      <w:proofErr w:type="spellEnd"/>
      <w:r>
        <w:rPr>
          <w:snapToGrid w:val="0"/>
          <w:color w:val="000000" w:themeColor="text1"/>
          <w:sz w:val="20"/>
          <w:szCs w:val="22"/>
        </w:rPr>
        <w:t xml:space="preserve"> 6)</w:t>
      </w:r>
      <w:r w:rsidRPr="00757E4A">
        <w:rPr>
          <w:snapToGrid w:val="0"/>
          <w:color w:val="000000" w:themeColor="text1"/>
          <w:sz w:val="20"/>
          <w:szCs w:val="22"/>
        </w:rPr>
        <w:t xml:space="preserve">. </w:t>
      </w:r>
    </w:p>
    <w:p w14:paraId="6251813B" w14:textId="24AE8AC3" w:rsidR="00757E4A" w:rsidRPr="00757E4A" w:rsidRDefault="00757E4A" w:rsidP="00757E4A">
      <w:pPr>
        <w:pStyle w:val="MDPI51figurecaption"/>
        <w:rPr>
          <w:snapToGrid w:val="0"/>
          <w:color w:val="000000" w:themeColor="text1"/>
          <w:sz w:val="20"/>
          <w:szCs w:val="22"/>
        </w:rPr>
      </w:pPr>
      <w:r w:rsidRPr="00757E4A">
        <w:rPr>
          <w:snapToGrid w:val="0"/>
          <w:color w:val="000000" w:themeColor="text1"/>
          <w:sz w:val="20"/>
          <w:szCs w:val="22"/>
        </w:rPr>
        <w:t xml:space="preserve">The first two principal components explained 95.9% of the total variance, with Dim 1 accounting for 74.3% and Dim 2 for 21.6%. </w:t>
      </w:r>
      <w:commentRangeStart w:id="1"/>
      <w:r w:rsidRPr="00757E4A">
        <w:rPr>
          <w:snapToGrid w:val="0"/>
          <w:color w:val="000000" w:themeColor="text1"/>
          <w:sz w:val="20"/>
          <w:szCs w:val="22"/>
        </w:rPr>
        <w:t xml:space="preserve">Phenotypic traits, including shoot length (SL), root length (RL), dry weight (DW), and seedling vigor index (SVI), were strongly associated with positive values on Dim 1, while biochemical traits—superoxide dismutase (SOD), catalase (CAT), ascorbate peroxidase (APX), and guaiacol peroxidase (GPX)—clustered together </w:t>
      </w:r>
      <w:r w:rsidR="005461A7" w:rsidRPr="00757E4A">
        <w:rPr>
          <w:snapToGrid w:val="0"/>
          <w:color w:val="000000" w:themeColor="text1"/>
          <w:sz w:val="20"/>
          <w:szCs w:val="22"/>
        </w:rPr>
        <w:t>and</w:t>
      </w:r>
      <w:r w:rsidRPr="00757E4A">
        <w:rPr>
          <w:snapToGrid w:val="0"/>
          <w:color w:val="000000" w:themeColor="text1"/>
          <w:sz w:val="20"/>
          <w:szCs w:val="22"/>
        </w:rPr>
        <w:t xml:space="preserve"> loaded </w:t>
      </w:r>
      <w:r w:rsidR="005461A7" w:rsidRPr="005461A7">
        <w:rPr>
          <w:snapToGrid w:val="0"/>
          <w:color w:val="000000" w:themeColor="text1"/>
          <w:sz w:val="20"/>
          <w:szCs w:val="22"/>
        </w:rPr>
        <w:t>opposite direction along</w:t>
      </w:r>
      <w:r w:rsidRPr="00757E4A">
        <w:rPr>
          <w:snapToGrid w:val="0"/>
          <w:color w:val="000000" w:themeColor="text1"/>
          <w:sz w:val="20"/>
          <w:szCs w:val="22"/>
        </w:rPr>
        <w:t xml:space="preserve"> this </w:t>
      </w:r>
      <w:r w:rsidR="005461A7">
        <w:rPr>
          <w:snapToGrid w:val="0"/>
          <w:color w:val="000000" w:themeColor="text1"/>
          <w:sz w:val="20"/>
          <w:szCs w:val="22"/>
        </w:rPr>
        <w:t>dimension</w:t>
      </w:r>
      <w:r w:rsidRPr="00757E4A">
        <w:rPr>
          <w:snapToGrid w:val="0"/>
          <w:color w:val="000000" w:themeColor="text1"/>
          <w:sz w:val="20"/>
          <w:szCs w:val="22"/>
        </w:rPr>
        <w:t xml:space="preserve"> (Figure 6A). </w:t>
      </w:r>
      <w:commentRangeEnd w:id="1"/>
      <w:r w:rsidR="005461A7">
        <w:rPr>
          <w:rStyle w:val="Refdecomentario"/>
          <w:rFonts w:eastAsia="SimSun"/>
          <w:lang w:eastAsia="zh-CN" w:bidi="ar-SA"/>
        </w:rPr>
        <w:commentReference w:id="1"/>
      </w:r>
    </w:p>
    <w:p w14:paraId="4DBECDDC" w14:textId="7515B46D" w:rsidR="00757E4A" w:rsidRPr="00757E4A" w:rsidRDefault="00757E4A" w:rsidP="00757E4A">
      <w:pPr>
        <w:pStyle w:val="MDPI51figurecaption"/>
        <w:rPr>
          <w:snapToGrid w:val="0"/>
        </w:rPr>
      </w:pPr>
      <w:r w:rsidRPr="00757E4A">
        <w:rPr>
          <w:snapToGrid w:val="0"/>
          <w:color w:val="000000" w:themeColor="text1"/>
          <w:sz w:val="20"/>
          <w:szCs w:val="22"/>
        </w:rPr>
        <w:t>The distribution of individuals further revealed clear separation among treatments (Figure 6B). Seedlings inoculated with BR-11002 grouped in the upper-right quadrant across all NaCl concentrations, reflecting enhanced performance under saline conditions.</w:t>
      </w:r>
      <w:commentRangeStart w:id="2"/>
      <w:r w:rsidRPr="00757E4A">
        <w:rPr>
          <w:snapToGrid w:val="0"/>
          <w:color w:val="000000" w:themeColor="text1"/>
          <w:sz w:val="20"/>
          <w:szCs w:val="22"/>
        </w:rPr>
        <w:t xml:space="preserve"> In contrast, BR-11001 treatments were positioned in intermediate zones, showing partial improvement compared to controls but lower than BR-11002. </w:t>
      </w:r>
      <w:r w:rsidR="005461A7">
        <w:rPr>
          <w:snapToGrid w:val="0"/>
          <w:color w:val="000000" w:themeColor="text1"/>
          <w:sz w:val="20"/>
          <w:szCs w:val="22"/>
        </w:rPr>
        <w:t xml:space="preserve">The </w:t>
      </w:r>
      <w:r w:rsidRPr="00757E4A">
        <w:rPr>
          <w:snapToGrid w:val="0"/>
          <w:color w:val="000000" w:themeColor="text1"/>
          <w:sz w:val="20"/>
          <w:szCs w:val="22"/>
        </w:rPr>
        <w:t>controls clustered in the lower-right to lower-left quadrants, particularly at higher salinity levels (300–450 mM), indicating reduced growth and stress tolerance</w:t>
      </w:r>
      <w:commentRangeEnd w:id="2"/>
      <w:r w:rsidR="005461A7">
        <w:rPr>
          <w:rStyle w:val="Refdecomentario"/>
          <w:rFonts w:eastAsia="SimSun"/>
          <w:lang w:eastAsia="zh-CN" w:bidi="ar-SA"/>
        </w:rPr>
        <w:commentReference w:id="2"/>
      </w:r>
    </w:p>
    <w:p w14:paraId="57257027" w14:textId="3DE0841F" w:rsidR="00757E4A" w:rsidRDefault="00757E4A" w:rsidP="00757E4A">
      <w:pPr>
        <w:pStyle w:val="MDPI51figurecaption"/>
        <w:rPr>
          <w:snapToGrid w:val="0"/>
          <w:sz w:val="20"/>
          <w:szCs w:val="22"/>
        </w:rPr>
      </w:pPr>
      <w:r w:rsidRPr="00757E4A">
        <w:rPr>
          <w:lang w:val="es-PE"/>
        </w:rPr>
        <w:drawing>
          <wp:inline distT="0" distB="0" distL="0" distR="0" wp14:anchorId="3B7844D0" wp14:editId="1E730019">
            <wp:extent cx="5043881" cy="2152782"/>
            <wp:effectExtent l="0" t="0" r="4445" b="0"/>
            <wp:docPr id="2021696806" name="Imagen 4"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96806" name="Imagen 4" descr="Diagrama, Dibujo de ingeniería&#10;&#10;El contenido generado por IA puede ser incorrecto."/>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66194" cy="2162306"/>
                    </a:xfrm>
                    <a:prstGeom prst="rect">
                      <a:avLst/>
                    </a:prstGeom>
                    <a:noFill/>
                    <a:ln>
                      <a:noFill/>
                    </a:ln>
                  </pic:spPr>
                </pic:pic>
              </a:graphicData>
            </a:graphic>
          </wp:inline>
        </w:drawing>
      </w:r>
      <w:r w:rsidRPr="00757E4A">
        <w:br/>
      </w:r>
      <w:r w:rsidRPr="00757E4A">
        <w:rPr>
          <w:b/>
          <w:bCs/>
          <w:snapToGrid w:val="0"/>
          <w:sz w:val="20"/>
          <w:szCs w:val="22"/>
        </w:rPr>
        <w:t>Figure 6:</w:t>
      </w:r>
      <w:r w:rsidRPr="00757E4A">
        <w:t xml:space="preserve"> </w:t>
      </w:r>
      <w:r w:rsidRPr="00757E4A">
        <w:rPr>
          <w:snapToGrid w:val="0"/>
          <w:sz w:val="20"/>
          <w:szCs w:val="22"/>
        </w:rPr>
        <w:t>Principal component analysis (PCA) of phenotypic and biochemical responses of quinoa (</w:t>
      </w:r>
      <w:r w:rsidRPr="00757E4A">
        <w:rPr>
          <w:i/>
          <w:iCs/>
          <w:snapToGrid w:val="0"/>
          <w:sz w:val="20"/>
          <w:szCs w:val="22"/>
        </w:rPr>
        <w:t>Chenopodium quinoa</w:t>
      </w:r>
      <w:r w:rsidRPr="00757E4A">
        <w:rPr>
          <w:snapToGrid w:val="0"/>
          <w:sz w:val="20"/>
          <w:szCs w:val="22"/>
        </w:rPr>
        <w:t xml:space="preserve">) seedlings inoculated with </w:t>
      </w:r>
      <w:proofErr w:type="spellStart"/>
      <w:r w:rsidRPr="00757E4A">
        <w:rPr>
          <w:snapToGrid w:val="0"/>
          <w:sz w:val="20"/>
          <w:szCs w:val="22"/>
        </w:rPr>
        <w:t>Azospirillum</w:t>
      </w:r>
      <w:proofErr w:type="spellEnd"/>
      <w:r w:rsidRPr="00757E4A">
        <w:rPr>
          <w:snapToGrid w:val="0"/>
          <w:sz w:val="20"/>
          <w:szCs w:val="22"/>
        </w:rPr>
        <w:t xml:space="preserve"> </w:t>
      </w:r>
      <w:proofErr w:type="spellStart"/>
      <w:r w:rsidRPr="00757E4A">
        <w:rPr>
          <w:snapToGrid w:val="0"/>
          <w:sz w:val="20"/>
          <w:szCs w:val="22"/>
        </w:rPr>
        <w:t>brasilense</w:t>
      </w:r>
      <w:proofErr w:type="spellEnd"/>
      <w:r w:rsidRPr="00757E4A">
        <w:rPr>
          <w:snapToGrid w:val="0"/>
          <w:sz w:val="20"/>
          <w:szCs w:val="22"/>
        </w:rPr>
        <w:t xml:space="preserve"> under salinity stress. (A) PCA of phenotypic variables: shoot length (SL, cm), root length (RL, cm), dry weight (DW, mg), and seedling vigor index (SVI, dimensionless); and biochemical variables: superoxide dismutase (SOD, U mg⁻¹ protein), catalase (CAT, µmol H₂O₂ min⁻¹ mg⁻¹ protein), ascorbate peroxidase (APX, µmol ascorbate min⁻¹ mg⁻¹ protein), and guaiacol peroxidase (GPX, µmol </w:t>
      </w:r>
      <w:proofErr w:type="spellStart"/>
      <w:r w:rsidRPr="00757E4A">
        <w:rPr>
          <w:snapToGrid w:val="0"/>
          <w:sz w:val="20"/>
          <w:szCs w:val="22"/>
        </w:rPr>
        <w:t>tetraguaiacol</w:t>
      </w:r>
      <w:proofErr w:type="spellEnd"/>
      <w:r w:rsidRPr="00757E4A">
        <w:rPr>
          <w:snapToGrid w:val="0"/>
          <w:sz w:val="20"/>
          <w:szCs w:val="22"/>
        </w:rPr>
        <w:t xml:space="preserve"> min⁻¹ mg⁻¹ protein). (B) PCA of individuals represented by treatment combinations of bacterial strain (</w:t>
      </w:r>
      <w:r w:rsidRPr="00757E4A">
        <w:rPr>
          <w:i/>
          <w:iCs/>
          <w:snapToGrid w:val="0"/>
          <w:sz w:val="20"/>
          <w:szCs w:val="22"/>
        </w:rPr>
        <w:t xml:space="preserve">A. </w:t>
      </w:r>
      <w:proofErr w:type="spellStart"/>
      <w:r w:rsidRPr="00757E4A">
        <w:rPr>
          <w:i/>
          <w:iCs/>
          <w:snapToGrid w:val="0"/>
          <w:sz w:val="20"/>
          <w:szCs w:val="22"/>
        </w:rPr>
        <w:t>brasilense</w:t>
      </w:r>
      <w:proofErr w:type="spellEnd"/>
      <w:r w:rsidRPr="00757E4A">
        <w:rPr>
          <w:snapToGrid w:val="0"/>
          <w:sz w:val="20"/>
          <w:szCs w:val="22"/>
        </w:rPr>
        <w:t xml:space="preserve"> BR-11001, BR-11002 and control) with NaCl concentration (0, 150, 300, and 450 mM).</w:t>
      </w:r>
    </w:p>
    <w:p w14:paraId="7BF759A2" w14:textId="77777777" w:rsidR="00757E4A" w:rsidRPr="00805944" w:rsidRDefault="00757E4A" w:rsidP="008E2E61">
      <w:pPr>
        <w:pStyle w:val="MDPI51figurecaption"/>
      </w:pPr>
    </w:p>
    <w:p w14:paraId="5740F7E0" w14:textId="42B0EF6F" w:rsidR="00C76A6A" w:rsidRPr="002469C7" w:rsidRDefault="008E2E61" w:rsidP="008E2E61">
      <w:pPr>
        <w:pStyle w:val="MDPI21heading1"/>
      </w:pPr>
      <w:r>
        <w:t xml:space="preserve">3. </w:t>
      </w:r>
      <w:r w:rsidR="00C76A6A" w:rsidRPr="00E90AF5">
        <w:t>Discussion</w:t>
      </w:r>
    </w:p>
    <w:p w14:paraId="34C922D4" w14:textId="61CDA431" w:rsidR="00442748" w:rsidRDefault="00847DA4" w:rsidP="00442748">
      <w:pPr>
        <w:pStyle w:val="MDPI31text"/>
        <w:rPr>
          <w:color w:val="000000" w:themeColor="text1"/>
        </w:rPr>
      </w:pPr>
      <w:r w:rsidRPr="00983AF9">
        <w:t xml:space="preserve">The present study underscores the potential of </w:t>
      </w:r>
      <w:proofErr w:type="spellStart"/>
      <w:r w:rsidRPr="00983AF9">
        <w:rPr>
          <w:i/>
          <w:iCs/>
        </w:rPr>
        <w:t>Azospirillum</w:t>
      </w:r>
      <w:proofErr w:type="spellEnd"/>
      <w:r w:rsidRPr="00983AF9">
        <w:rPr>
          <w:i/>
          <w:iCs/>
        </w:rPr>
        <w:t xml:space="preserve"> </w:t>
      </w:r>
      <w:proofErr w:type="spellStart"/>
      <w:r w:rsidRPr="00983AF9">
        <w:rPr>
          <w:i/>
          <w:iCs/>
        </w:rPr>
        <w:t>brasilense</w:t>
      </w:r>
      <w:proofErr w:type="spellEnd"/>
      <w:r w:rsidRPr="00983AF9">
        <w:t xml:space="preserve">, particularly strain BR-11002, to improve early-stage salinity tolerance in </w:t>
      </w:r>
      <w:r w:rsidRPr="00983AF9">
        <w:rPr>
          <w:i/>
          <w:iCs/>
        </w:rPr>
        <w:t>Chenopodium quino</w:t>
      </w:r>
      <w:r w:rsidRPr="00983AF9">
        <w:t xml:space="preserve">a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developing sustainable strategies to mitigate abiotic stress in crops </w:t>
      </w:r>
      <w:hyperlink r:id="rId45" w:history="1">
        <w:r w:rsidRPr="00983AF9">
          <w:rPr>
            <w:rStyle w:val="Hipervnculo"/>
            <w:color w:val="000000" w:themeColor="text1"/>
          </w:rPr>
          <w:t>[30,31]</w:t>
        </w:r>
      </w:hyperlink>
      <w:r w:rsidRPr="00983AF9">
        <w:rPr>
          <w:color w:val="000000" w:themeColor="text1"/>
        </w:rPr>
        <w:t xml:space="preserve">. Recent studies confirm that inoculation with halotolerant PGPB can </w:t>
      </w:r>
      <w:r w:rsidRPr="00983AF9">
        <w:rPr>
          <w:color w:val="000000" w:themeColor="text1"/>
        </w:rPr>
        <w:lastRenderedPageBreak/>
        <w:t xml:space="preserve">alleviate salt-induced damage by modulating hormonal signaling, enhancing ion and nutrient uptake, and activating antioxidative pathways </w:t>
      </w:r>
      <w:hyperlink r:id="rId46" w:history="1">
        <w:r w:rsidRPr="00983AF9">
          <w:rPr>
            <w:rStyle w:val="Hipervnculo"/>
            <w:color w:val="000000" w:themeColor="text1"/>
          </w:rPr>
          <w:t>[30,32,33]</w:t>
        </w:r>
      </w:hyperlink>
      <w:r w:rsidR="00442748">
        <w:rPr>
          <w:color w:val="000000" w:themeColor="text1"/>
        </w:rPr>
        <w:t>.</w:t>
      </w:r>
    </w:p>
    <w:p w14:paraId="74D9F137" w14:textId="4809FB9A" w:rsidR="00442748" w:rsidRPr="00442748" w:rsidRDefault="00442748" w:rsidP="00442748">
      <w:pPr>
        <w:pStyle w:val="MDPI22heading2"/>
      </w:pPr>
      <w:r>
        <w:t xml:space="preserve">3.1 </w:t>
      </w:r>
      <w:r w:rsidRPr="00442748">
        <w:t>Germination dynamics under saline conditions</w:t>
      </w:r>
    </w:p>
    <w:p w14:paraId="63BD44CB" w14:textId="6C64A53F" w:rsidR="00F2295A" w:rsidRDefault="00847DA4" w:rsidP="008E2E61">
      <w:pPr>
        <w:pStyle w:val="MDPI31text"/>
        <w:rPr>
          <w:color w:val="000000" w:themeColor="text1"/>
        </w:rPr>
      </w:pPr>
      <w:r w:rsidRPr="00983AF9">
        <w:rPr>
          <w:color w:val="000000" w:themeColor="text1"/>
        </w:rPr>
        <w:t>Germination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hile the uninoculated control dropped to 52.5%. This marked enhancement under osmotic stress reflects the capacity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to facilitate early water uptake, protect membrane integrity, and maintain cellular turgor - mechanisms also observed in cereals and legumes inoculated with PGPB </w:t>
      </w:r>
      <w:hyperlink r:id="rId47" w:history="1">
        <w:r w:rsidRPr="00983AF9">
          <w:rPr>
            <w:rStyle w:val="Hipervnculo"/>
            <w:color w:val="000000" w:themeColor="text1"/>
          </w:rPr>
          <w:t>[34–37]</w:t>
        </w:r>
      </w:hyperlink>
      <w:r w:rsidRPr="00983AF9">
        <w:rPr>
          <w:color w:val="000000" w:themeColor="text1"/>
        </w:rPr>
        <w:t>. Moreover, reduced mean germination time (MGT) and germination uncertainty (GU), along with increased synchrony, suggest that inoculated seeds benefit from a more coordinated and efficient germination process - crucial for uniform field emergence under stress-prone conditions.</w:t>
      </w:r>
    </w:p>
    <w:p w14:paraId="6891FB4B" w14:textId="19ED88EF" w:rsidR="00F2295A" w:rsidRDefault="00F2295A" w:rsidP="008E2E61">
      <w:pPr>
        <w:pStyle w:val="MDPI31text"/>
        <w:rPr>
          <w:color w:val="EE0000"/>
        </w:rPr>
      </w:pPr>
      <w:r w:rsidRPr="00487752">
        <w:rPr>
          <w:color w:val="EE0000"/>
        </w:rPr>
        <w:t xml:space="preserve">Beneficial effects of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during germination under non-saline conditions were reported by Brito et al. </w:t>
      </w:r>
      <w:r w:rsidRPr="00487752">
        <w:rPr>
          <w:color w:val="EE0000"/>
        </w:rPr>
        <w:fldChar w:fldCharType="begin"/>
      </w:r>
      <w:r w:rsidR="00BE30D8">
        <w:rPr>
          <w:color w:val="EE0000"/>
        </w:rPr>
        <w:instrText xml:space="preserve"> ADDIN ZOTERO_ITEM CSL_CITATION {"citationID":"SOUAD0vG","properties":{"formattedCitation":"(Brito et al., 2018)","plainCitation":"(Brito et al., 2018)","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00BE30D8" w:rsidRPr="00BE30D8">
        <w:t>(Brito et al., 2018)</w:t>
      </w:r>
      <w:r w:rsidRPr="00487752">
        <w:rPr>
          <w:color w:val="EE0000"/>
        </w:rPr>
        <w:fldChar w:fldCharType="end"/>
      </w:r>
      <w:r w:rsidRPr="00487752">
        <w:rPr>
          <w:color w:val="EE0000"/>
        </w:rPr>
        <w:t xml:space="preserve">, who showed that inoculation of quinoa seeds with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increased germination by up to 17%, further supporting the role of PGPB in enhancing establishment and vigor during early growth. Other studies have demonstrated that co-inoculation with halotolerant PGPB can further enhance quinoa performance under salinity stress. Yang et al. </w:t>
      </w:r>
      <w:r w:rsidR="004B47FD" w:rsidRPr="00487752">
        <w:rPr>
          <w:color w:val="EE0000"/>
        </w:rPr>
        <w:fldChar w:fldCharType="begin"/>
      </w:r>
      <w:r w:rsidR="00BE30D8">
        <w:rPr>
          <w:color w:val="EE0000"/>
        </w:rPr>
        <w:instrText xml:space="preserve"> ADDIN ZOTERO_ITEM CSL_CITATION {"citationID":"Qh9G131r","properties":{"formattedCitation":"(Aizheng Yang et al., 2016)","plainCitation":"(Aizheng Yang et al., 2016)","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BE30D8" w:rsidRPr="00BE30D8">
        <w:t>(Aizheng Yang et al., 2016)</w:t>
      </w:r>
      <w:r w:rsidR="004B47FD" w:rsidRPr="00487752">
        <w:rPr>
          <w:color w:val="EE0000"/>
        </w:rPr>
        <w:fldChar w:fldCharType="end"/>
      </w:r>
      <w:r w:rsidR="004B47FD" w:rsidRPr="00487752">
        <w:rPr>
          <w:color w:val="EE0000"/>
        </w:rPr>
        <w:t xml:space="preserve"> </w:t>
      </w:r>
      <w:r w:rsidRPr="00487752">
        <w:rPr>
          <w:color w:val="EE0000"/>
        </w:rPr>
        <w:t xml:space="preserve">demonstrated that inoculation with halotolerant strains of </w:t>
      </w:r>
      <w:r w:rsidRPr="00487752">
        <w:rPr>
          <w:i/>
          <w:iCs/>
          <w:color w:val="EE0000"/>
        </w:rPr>
        <w:t>Enterobacter sp.</w:t>
      </w:r>
      <w:r w:rsidRPr="00487752">
        <w:rPr>
          <w:color w:val="EE0000"/>
        </w:rPr>
        <w:t xml:space="preserve"> and </w:t>
      </w:r>
      <w:r w:rsidRPr="00487752">
        <w:rPr>
          <w:i/>
          <w:iCs/>
          <w:color w:val="EE0000"/>
        </w:rPr>
        <w:t>Bacillus sp.</w:t>
      </w:r>
      <w:r w:rsidRPr="00487752">
        <w:rPr>
          <w:color w:val="EE0000"/>
        </w:rPr>
        <w:t xml:space="preserve"> significantly improved early seedling growth and antioxidant enzyme activity in quinoa under saline conditions, highlighting the value of integrating multiple microbial partners for enhanced tolerance. Likewise, Yang et al. </w:t>
      </w:r>
      <w:r w:rsidR="004B47FD" w:rsidRPr="00487752">
        <w:rPr>
          <w:color w:val="EE0000"/>
        </w:rPr>
        <w:fldChar w:fldCharType="begin"/>
      </w:r>
      <w:r w:rsidR="00BE30D8">
        <w:rPr>
          <w:color w:val="EE0000"/>
        </w:rPr>
        <w:instrText xml:space="preserve"> ADDIN ZOTERO_ITEM CSL_CITATION {"citationID":"BSdql0Hd","properties":{"formattedCitation":"(Aizheng Yang et al., 2020)","plainCitation":"(Aizheng Yang et al., 2020)","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BE30D8" w:rsidRPr="00BE30D8">
        <w:t>(Aizheng Yang et al., 2020)</w:t>
      </w:r>
      <w:r w:rsidR="004B47FD" w:rsidRPr="00487752">
        <w:rPr>
          <w:color w:val="EE0000"/>
        </w:rPr>
        <w:fldChar w:fldCharType="end"/>
      </w:r>
      <w:r w:rsidR="004B47FD" w:rsidRPr="00487752">
        <w:rPr>
          <w:color w:val="EE0000"/>
        </w:rPr>
        <w:t xml:space="preserve"> </w:t>
      </w:r>
      <w:r w:rsidRPr="00487752">
        <w:rPr>
          <w:color w:val="EE0000"/>
        </w:rPr>
        <w:t xml:space="preserve">reported that inoculation with </w:t>
      </w:r>
      <w:proofErr w:type="spellStart"/>
      <w:r w:rsidRPr="00487752">
        <w:rPr>
          <w:i/>
          <w:iCs/>
          <w:color w:val="EE0000"/>
        </w:rPr>
        <w:t>Burkholderia</w:t>
      </w:r>
      <w:proofErr w:type="spellEnd"/>
      <w:r w:rsidRPr="00487752">
        <w:rPr>
          <w:i/>
          <w:iCs/>
          <w:color w:val="EE0000"/>
        </w:rPr>
        <w:t xml:space="preserve"> </w:t>
      </w:r>
      <w:proofErr w:type="spellStart"/>
      <w:r w:rsidRPr="00487752">
        <w:rPr>
          <w:i/>
          <w:iCs/>
          <w:color w:val="EE0000"/>
        </w:rPr>
        <w:t>phytofirmans</w:t>
      </w:r>
      <w:proofErr w:type="spellEnd"/>
      <w:r w:rsidRPr="00487752">
        <w:rPr>
          <w:color w:val="EE0000"/>
        </w:rPr>
        <w:t xml:space="preserve"> </w:t>
      </w:r>
      <w:proofErr w:type="spellStart"/>
      <w:r w:rsidRPr="00487752">
        <w:rPr>
          <w:color w:val="EE0000"/>
        </w:rPr>
        <w:t>PsJN</w:t>
      </w:r>
      <w:proofErr w:type="spellEnd"/>
      <w:r w:rsidRPr="00487752">
        <w:rPr>
          <w:color w:val="EE0000"/>
        </w:rPr>
        <w:t xml:space="preserve"> stimulated 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BE30D8">
        <w:rPr>
          <w:color w:val="EE0000"/>
        </w:rPr>
        <w:instrText xml:space="preserve"> ADDIN ZOTERO_ITEM CSL_CITATION {"citationID":"ZnKc4rF4","properties":{"formattedCitation":"(Aslam et al., 2020)","plainCitation":"(Aslam et al., 2020)","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BE30D8" w:rsidRPr="00BE30D8">
        <w:t>(Aslam et al., 2020)</w:t>
      </w:r>
      <w:r w:rsidR="004B47FD" w:rsidRPr="00487752">
        <w:rPr>
          <w:color w:val="EE0000"/>
        </w:rPr>
        <w:fldChar w:fldCharType="end"/>
      </w:r>
      <w:r w:rsidR="004B47FD" w:rsidRPr="00487752">
        <w:rPr>
          <w:color w:val="EE0000"/>
        </w:rPr>
        <w:t xml:space="preserve"> </w:t>
      </w:r>
      <w:r w:rsidRPr="00487752">
        <w:rPr>
          <w:color w:val="EE0000"/>
        </w:rPr>
        <w:t>found that inoculation with drought-tolerant rhizobacteria significantly enhanced quinoa growth and physiological traits under water deficit, suggesting that microbial inoculation is a versatile approach for improving stress resilience across multiple abiotic stresses.</w:t>
      </w:r>
    </w:p>
    <w:p w14:paraId="7DBC64D2" w14:textId="0746DA0D" w:rsidR="00442748" w:rsidRPr="00442748" w:rsidRDefault="00442748" w:rsidP="00442748">
      <w:pPr>
        <w:pStyle w:val="MDPI22heading2"/>
      </w:pPr>
      <w:r>
        <w:t xml:space="preserve">3.2. </w:t>
      </w:r>
      <w:r w:rsidRPr="00442748">
        <w:t>Seedling responses</w:t>
      </w:r>
      <w:r>
        <w:t xml:space="preserve"> and </w:t>
      </w:r>
      <w:r w:rsidRPr="00442748">
        <w:t>enzyme activity</w:t>
      </w:r>
    </w:p>
    <w:p w14:paraId="0CF80E58" w14:textId="1467AE2F" w:rsidR="00847DA4" w:rsidRPr="00983AF9" w:rsidRDefault="00847DA4" w:rsidP="008E2E61">
      <w:pPr>
        <w:pStyle w:val="MDPI31text"/>
        <w:rPr>
          <w:color w:val="000000" w:themeColor="text1"/>
        </w:rPr>
      </w:pPr>
      <w:r w:rsidRPr="00983AF9">
        <w:rPr>
          <w:color w:val="000000" w:themeColor="text1"/>
        </w:rPr>
        <w:t xml:space="preserve">Beyond germination, seedling development was also markedly improved. Inoculated seedlings exhibited significantly longer shoot and root lengths, higher dry biomass, and enhanced seedling vigor indices across all salinity levels. These findings are consistent with previous reports demonstrating that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promotes vegetative growth through phytohormone production (especially IAA), improved ion homeostasis, and stimulation of lateral root development </w:t>
      </w:r>
      <w:hyperlink r:id="rId48" w:history="1">
        <w:r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0FBF49F2" w:rsidR="00847DA4" w:rsidRDefault="00847DA4"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in stress mitigation. Inoculated seedlings, particularly those treated with BR-11002, displayed significantly elevated activity of key antioxidant enzymes - SOD, CAT, APX, and GPX -especially at 300 and 450 mM NaCl. These enzymes constitute the core of the ROS-detoxifying system and are essential for preserving membrane integrity and protein function during abiotic stress </w:t>
      </w:r>
      <w:hyperlink r:id="rId49" w:history="1">
        <w:r w:rsidRPr="00983AF9">
          <w:rPr>
            <w:rStyle w:val="Hipervnculo"/>
            <w:color w:val="000000" w:themeColor="text1"/>
          </w:rPr>
          <w:t>[42–44]</w:t>
        </w:r>
      </w:hyperlink>
      <w:r w:rsidRPr="00983AF9">
        <w:rPr>
          <w:color w:val="000000" w:themeColor="text1"/>
        </w:rPr>
        <w:t xml:space="preserve">. Comparable enzymatic enhancement has been observed in soybean and tomato inoculated with stress-tolerant bacteria, where improved antioxidant profiles were linked to reduced lipid peroxidation and better photosynthetic performance </w:t>
      </w:r>
      <w:hyperlink r:id="rId50" w:history="1">
        <w:r w:rsidRPr="00983AF9">
          <w:rPr>
            <w:rStyle w:val="Hipervnculo"/>
            <w:color w:val="000000" w:themeColor="text1"/>
          </w:rPr>
          <w:t>[45–48]</w:t>
        </w:r>
      </w:hyperlink>
      <w:r w:rsidRPr="00983AF9">
        <w:rPr>
          <w:color w:val="000000" w:themeColor="text1"/>
        </w:rPr>
        <w:t>.</w:t>
      </w:r>
    </w:p>
    <w:p w14:paraId="72662DC0" w14:textId="6BDD5317" w:rsidR="00442748" w:rsidRPr="00983AF9" w:rsidRDefault="00442748" w:rsidP="00442748">
      <w:pPr>
        <w:pStyle w:val="MDPI22heading2"/>
      </w:pPr>
      <w:r>
        <w:t>3.3 I</w:t>
      </w:r>
      <w:r w:rsidRPr="00442748">
        <w:t>nsights and limitations</w:t>
      </w:r>
    </w:p>
    <w:p w14:paraId="77285738" w14:textId="77777777" w:rsidR="00847DA4" w:rsidRPr="00983AF9" w:rsidRDefault="00847DA4" w:rsidP="008E2E61">
      <w:pPr>
        <w:pStyle w:val="MDPI31text"/>
      </w:pPr>
      <w:r w:rsidRPr="00983AF9">
        <w:t xml:space="preserve">These physiological and biochemical responses are likely governed by a complex interplay between microbial traits and plant regulatory pathways. Beneficial rhizobacteria </w:t>
      </w:r>
      <w:r w:rsidRPr="00983AF9">
        <w:lastRenderedPageBreak/>
        <w:t xml:space="preserve">such as </w:t>
      </w:r>
      <w:r w:rsidRPr="00983AF9">
        <w:rPr>
          <w:i/>
          <w:iCs/>
        </w:rPr>
        <w:t xml:space="preserve">A. </w:t>
      </w:r>
      <w:proofErr w:type="spellStart"/>
      <w:r w:rsidRPr="00983AF9">
        <w:rPr>
          <w:i/>
          <w:iCs/>
        </w:rPr>
        <w:t>brasilense</w:t>
      </w:r>
      <w:proofErr w:type="spellEnd"/>
      <w:r w:rsidRPr="00983AF9">
        <w:t xml:space="preserve"> are known to synthesize exopolysaccharides, </w:t>
      </w:r>
      <w:proofErr w:type="spellStart"/>
      <w:r w:rsidRPr="00983AF9">
        <w:t>osmoprotectants</w:t>
      </w:r>
      <w:proofErr w:type="spellEnd"/>
      <w:r w:rsidRPr="00983AF9">
        <w:t xml:space="preserve">,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 xml:space="preserve">A. </w:t>
      </w:r>
      <w:proofErr w:type="spellStart"/>
      <w:r w:rsidRPr="00983AF9">
        <w:rPr>
          <w:i/>
          <w:iCs/>
        </w:rPr>
        <w:t>brasilense</w:t>
      </w:r>
      <w:proofErr w:type="spellEnd"/>
      <w:r w:rsidRPr="00983AF9">
        <w:t xml:space="preserve"> inoculation upregulates genes involved in ABA signaling, redox homeostasis, and ion transport under salt stress </w:t>
      </w:r>
      <w:hyperlink r:id="rId51" w:history="1">
        <w:r w:rsidRPr="00983AF9">
          <w:rPr>
            <w:rStyle w:val="Hipervnculo"/>
            <w:color w:val="000000" w:themeColor="text1"/>
          </w:rPr>
          <w:t>[30,49,50]</w:t>
        </w:r>
      </w:hyperlink>
      <w:r w:rsidRPr="00983AF9">
        <w:t xml:space="preserve">. For instance, </w:t>
      </w:r>
      <w:hyperlink r:id="rId52" w:history="1">
        <w:r w:rsidRPr="00983AF9">
          <w:rPr>
            <w:rStyle w:val="Hipervnculo"/>
            <w:color w:val="000000" w:themeColor="text1"/>
          </w:rPr>
          <w:t>[49]</w:t>
        </w:r>
      </w:hyperlink>
      <w:r w:rsidRPr="00983AF9">
        <w:t xml:space="preserve"> showed that ABA accumulation under salinity modifies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71588E5B" w14:textId="3A67A376" w:rsidR="000F3924" w:rsidRDefault="000F3924" w:rsidP="008E2E61">
      <w:pPr>
        <w:pStyle w:val="MDPI31text"/>
        <w:rPr>
          <w:color w:val="EE0000"/>
        </w:rPr>
      </w:pPr>
      <w:r w:rsidRPr="003421FC">
        <w:rPr>
          <w:color w:val="EE0000"/>
        </w:rPr>
        <w:t>Th</w:t>
      </w:r>
      <w:r>
        <w:rPr>
          <w:color w:val="EE0000"/>
        </w:rPr>
        <w:t xml:space="preserve">e present </w:t>
      </w:r>
      <w:r w:rsidRPr="003421FC">
        <w:rPr>
          <w:color w:val="EE0000"/>
        </w:rPr>
        <w:t xml:space="preserve">study focused mainly on </w:t>
      </w:r>
      <w:r>
        <w:rPr>
          <w:color w:val="EE0000"/>
        </w:rPr>
        <w:t xml:space="preserve">germination </w:t>
      </w:r>
      <w:r w:rsidRPr="003421FC">
        <w:rPr>
          <w:color w:val="EE0000"/>
        </w:rPr>
        <w:t>and biochemical responses</w:t>
      </w:r>
      <w:r>
        <w:rPr>
          <w:color w:val="EE0000"/>
        </w:rPr>
        <w:t xml:space="preserve"> at early development of quinoa using PGPB </w:t>
      </w:r>
      <w:proofErr w:type="spellStart"/>
      <w:r w:rsidRPr="003421FC">
        <w:rPr>
          <w:i/>
          <w:iCs/>
          <w:color w:val="EE0000"/>
        </w:rPr>
        <w:t>Azospirillum</w:t>
      </w:r>
      <w:proofErr w:type="spellEnd"/>
      <w:r w:rsidRPr="003421FC">
        <w:rPr>
          <w:i/>
          <w:iCs/>
          <w:color w:val="EE0000"/>
        </w:rPr>
        <w:t xml:space="preserve"> </w:t>
      </w:r>
      <w:proofErr w:type="spellStart"/>
      <w:r w:rsidRPr="003421FC">
        <w:rPr>
          <w:i/>
          <w:iCs/>
          <w:color w:val="EE0000"/>
        </w:rPr>
        <w:t>brasilense</w:t>
      </w:r>
      <w:proofErr w:type="spellEnd"/>
      <w:r w:rsidRPr="003421FC">
        <w:rPr>
          <w:color w:val="EE0000"/>
        </w:rPr>
        <w:t xml:space="preserve"> under salinity stress, without assessing gene expression or molecular mechanisms. This limits the direct linkage of observed changes to regulatory pathways. Future research should integrate molecular approaches </w:t>
      </w:r>
      <w:proofErr w:type="gramStart"/>
      <w:r w:rsidRPr="003421FC">
        <w:rPr>
          <w:color w:val="EE0000"/>
        </w:rPr>
        <w:t xml:space="preserve">and </w:t>
      </w:r>
      <w:r>
        <w:rPr>
          <w:color w:val="EE0000"/>
        </w:rPr>
        <w:t>also</w:t>
      </w:r>
      <w:proofErr w:type="gramEnd"/>
      <w:r>
        <w:rPr>
          <w:color w:val="EE0000"/>
        </w:rPr>
        <w:t xml:space="preserve"> </w:t>
      </w:r>
      <w:r w:rsidRPr="003421FC">
        <w:rPr>
          <w:color w:val="EE0000"/>
        </w:rPr>
        <w:t>evaluation consortium inoculation systems</w:t>
      </w:r>
      <w:r>
        <w:rPr>
          <w:color w:val="EE0000"/>
        </w:rPr>
        <w:t>.</w:t>
      </w:r>
    </w:p>
    <w:p w14:paraId="4F21F0F6" w14:textId="00B8AAAE" w:rsidR="00442748" w:rsidRDefault="00442748" w:rsidP="00442748">
      <w:pPr>
        <w:pStyle w:val="MDPI22heading2"/>
      </w:pPr>
      <w:r>
        <w:t xml:space="preserve">3.4. </w:t>
      </w:r>
      <w:r w:rsidRPr="00442748">
        <w:t>Implications for sustainable agriculture</w:t>
      </w:r>
    </w:p>
    <w:p w14:paraId="39DF5128" w14:textId="3E7ED8FC" w:rsidR="00847DA4" w:rsidRDefault="00847DA4" w:rsidP="00442748">
      <w:pPr>
        <w:pStyle w:val="MDPI31text"/>
      </w:pPr>
      <w:proofErr w:type="gramStart"/>
      <w:r w:rsidRPr="00983AF9">
        <w:t>In light of</w:t>
      </w:r>
      <w:proofErr w:type="gramEnd"/>
      <w:r w:rsidRPr="00983AF9">
        <w:t xml:space="preserve"> the expanding prevalence of salt-affected soils and the rising global interest in quinoa as a resilient and nutritious crop, the use of </w:t>
      </w:r>
      <w:r w:rsidRPr="00983AF9">
        <w:rPr>
          <w:i/>
          <w:iCs/>
        </w:rPr>
        <w:t xml:space="preserve">A. </w:t>
      </w:r>
      <w:proofErr w:type="spellStart"/>
      <w:r w:rsidRPr="00983AF9">
        <w:rPr>
          <w:i/>
          <w:iCs/>
        </w:rPr>
        <w:t>brasilense</w:t>
      </w:r>
      <w:proofErr w:type="spellEnd"/>
      <w:r w:rsidRPr="00983AF9">
        <w:t xml:space="preserve"> strain BR-11002 as a bioinoculant presents a promising and eco-compatible strategy. The consistent improvements across germination, seedling vigor, and antioxidant capacity highlight the strain’s versatility and potential scalability in saline agroecosystems. These findings support the integration of halotolerant PGPB into sustainable agriculture frameworks aimed at enhancing crop performance in degraded and marginal lands.</w:t>
      </w:r>
    </w:p>
    <w:p w14:paraId="40639760" w14:textId="2AFA0656" w:rsidR="009E7CE7" w:rsidRDefault="008E2E61" w:rsidP="00442748">
      <w:pPr>
        <w:pStyle w:val="MDPI21heading1"/>
      </w:pPr>
      <w:r>
        <w:rPr>
          <w:lang w:eastAsia="zh-CN"/>
        </w:rPr>
        <w:t xml:space="preserve">4. </w:t>
      </w:r>
      <w:r w:rsidR="00C76A6A" w:rsidRPr="00E90AF5">
        <w:t>Materials and Methods</w:t>
      </w:r>
    </w:p>
    <w:p w14:paraId="0F94A477" w14:textId="1B06805A" w:rsidR="009E7CE7" w:rsidRPr="008E2E61" w:rsidRDefault="008E2E61" w:rsidP="008E2E61">
      <w:pPr>
        <w:pStyle w:val="MDPI22heading2"/>
        <w:spacing w:before="240"/>
      </w:pPr>
      <w:r w:rsidRPr="008E2E61">
        <w:t xml:space="preserve">4.1. </w:t>
      </w:r>
      <w:r w:rsidR="009E7CE7" w:rsidRPr="008E2E61">
        <w:t>Biological materials and bacterial strains</w:t>
      </w:r>
    </w:p>
    <w:p w14:paraId="3F720B43" w14:textId="77777777" w:rsidR="00F226CA" w:rsidRDefault="00F226CA" w:rsidP="00F226CA">
      <w:pPr>
        <w:pStyle w:val="MDPI31text"/>
        <w:ind w:left="0" w:firstLine="0"/>
      </w:pPr>
    </w:p>
    <w:p w14:paraId="29439FC2" w14:textId="4B870380" w:rsidR="001A38F5" w:rsidRDefault="001A38F5" w:rsidP="008E2E61">
      <w:pPr>
        <w:pStyle w:val="MDPI31text"/>
      </w:pPr>
      <w:r w:rsidRPr="001A38F5">
        <w:t xml:space="preserve">A total of six </w:t>
      </w:r>
      <w:proofErr w:type="spellStart"/>
      <w:r w:rsidRPr="002D5DFC">
        <w:rPr>
          <w:i/>
          <w:iCs/>
        </w:rPr>
        <w:t>Azospirillum</w:t>
      </w:r>
      <w:proofErr w:type="spellEnd"/>
      <w:r w:rsidRPr="002D5DFC">
        <w:rPr>
          <w:i/>
          <w:iCs/>
        </w:rPr>
        <w:t xml:space="preserve"> </w:t>
      </w:r>
      <w:proofErr w:type="spellStart"/>
      <w:r w:rsidRPr="002D5DFC">
        <w:rPr>
          <w:i/>
          <w:iCs/>
        </w:rPr>
        <w:t>brasilense</w:t>
      </w:r>
      <w:proofErr w:type="spellEnd"/>
      <w:r w:rsidRPr="001A38F5">
        <w:t xml:space="preserve"> strains (BR-11001, BR-11002, BR-11003, BR-11004, BR-11005, and BR-11006) were provided by the Brazilian Agricultural Research Corporation (EMBRAPA). </w:t>
      </w:r>
      <w:r w:rsidRPr="0016387F">
        <w:rPr>
          <w:color w:val="EE0000"/>
        </w:rPr>
        <w:t>Among them, three strains (BR-11001, BR-11002, and BR-11005) have been previously characterized in studies addressing their taxonomic position, physiological traits, and effects on plant growth.</w:t>
      </w:r>
    </w:p>
    <w:p w14:paraId="14CF1225" w14:textId="77777777" w:rsidR="002C0BB3" w:rsidRDefault="002C0BB3" w:rsidP="008E2E61">
      <w:pPr>
        <w:pStyle w:val="MDPI31text"/>
      </w:pPr>
    </w:p>
    <w:p w14:paraId="5D9F3F59" w14:textId="0B980DB6" w:rsidR="00F26C04" w:rsidRPr="0016387F" w:rsidRDefault="001A38F5" w:rsidP="008E2E61">
      <w:pPr>
        <w:pStyle w:val="MDPI31text"/>
        <w:rPr>
          <w:color w:val="EE0000"/>
        </w:rPr>
      </w:pPr>
      <w:r w:rsidRPr="0016387F">
        <w:rPr>
          <w:color w:val="EE0000"/>
        </w:rPr>
        <w:t xml:space="preserve">BR-11001 (Sp7), originally isolated from </w:t>
      </w:r>
      <w:proofErr w:type="spellStart"/>
      <w:r w:rsidRPr="0016387F">
        <w:rPr>
          <w:i/>
          <w:iCs/>
          <w:color w:val="EE0000"/>
        </w:rPr>
        <w:t>Digitaria</w:t>
      </w:r>
      <w:proofErr w:type="spellEnd"/>
      <w:r w:rsidRPr="0016387F">
        <w:rPr>
          <w:i/>
          <w:iCs/>
          <w:color w:val="EE0000"/>
        </w:rPr>
        <w:t xml:space="preserve"> </w:t>
      </w:r>
      <w:proofErr w:type="spellStart"/>
      <w:r w:rsidRPr="0016387F">
        <w:rPr>
          <w:i/>
          <w:iCs/>
          <w:color w:val="EE0000"/>
        </w:rPr>
        <w:t>decumbens</w:t>
      </w:r>
      <w:proofErr w:type="spellEnd"/>
      <w:r w:rsidRPr="0016387F">
        <w:rPr>
          <w:color w:val="EE0000"/>
        </w:rPr>
        <w:t xml:space="preserve"> </w:t>
      </w:r>
      <w:r w:rsidR="002D5DFC" w:rsidRPr="0016387F">
        <w:rPr>
          <w:color w:val="EE0000"/>
        </w:rPr>
        <w:fldChar w:fldCharType="begin"/>
      </w:r>
      <w:r w:rsidR="00BE30D8">
        <w:rPr>
          <w:color w:val="EE0000"/>
        </w:rPr>
        <w:instrText xml:space="preserve"> ADDIN ZOTERO_ITEM CSL_CITATION {"citationID":"6TUNZc0L","properties":{"formattedCitation":"(Tarrand et al., 1978)","plainCitation":"(Tarrand et al., 1978)","noteIndex":0},"citationItems":[{"id":2106,"uris":["http://zotero.org/users/4954285/items/3JZPC7KP"],"itemData":{"id":2106,"type":"article-journal","abstract":"Sixty-one strains of the root-associated nitrogen fixer Spirillum lipoferum exhibited a similar morphology in peptone–succinate salts medium: vibrioid cells having a diameter of 1.0 μm. When grown in broth the cells had a single polar flagellum, but when grown on agar at 30 °C lateral flagella of shorter wavelength were also formed. The DNA base composition was 69–71 mol % guanine + cytosine when determined by thermal denaturation. DNA homology experiments indicated the occurrence of two distinct but related homology groups: 46 strains were in group I and 15 strains were in group II. Group II strains were distinguished by their ability to use glucose as a sole carbon source for growth in nitrogen-free medium, by their production of an acidic reaction in a peptone-based glucose medium, by their requirement for biotin, and by their formation of wider, longer, S-shaped or helical cells in semisolid nitrogen-free malate medium. The results indicate that two species exist, and on the basis of their characteristics it is proposed that they be assigned to a new genus, Azospirillum. Strains belonging to group II are named A.lipoferum (Beijerinck) comb, nov., while those belonging to group I are named A.brasilense sp. nov. Strain Sp 59b (ATCC 29707) is proposed as the neotype strain for A. lipoferum, and strain Sp 7 (ATCC 29145) is proposed as the type strain for A. brasilense.","container-title":"Canadian Journal of Microbiology","DOI":"10.1139/m78-160","ISSN":"0008-4166","issue":"8","journalAbbreviation":"Can. J. Microbiol.","note":"publisher: NRC Research Press","page":"967-980","source":"cdnsciencepub.com (Atypon)","title":"A taxonomic study of the Spirillum lipoferum group, with descriptions of a new genus, Azospirillum gen. nov. and two species, Azospirillum lipoferum (Beijerinck) comb. nov. and Azospirillum brasilense sp. nov.","volume":"24","author":[{"family":"Tarrand","given":"Jeffrey J."},{"family":"Krieg","given":"Noel R."},{"family":"Döbereiner","given":"Johanna"}],"issued":{"date-parts":[["1978",8]]}}}],"schema":"https://github.com/citation-style-language/schema/raw/master/csl-citation.json"} </w:instrText>
      </w:r>
      <w:r w:rsidR="002D5DFC" w:rsidRPr="0016387F">
        <w:rPr>
          <w:color w:val="EE0000"/>
        </w:rPr>
        <w:fldChar w:fldCharType="separate"/>
      </w:r>
      <w:r w:rsidR="00BE30D8" w:rsidRPr="00BE30D8">
        <w:t>(</w:t>
      </w:r>
      <w:proofErr w:type="spellStart"/>
      <w:r w:rsidR="00BE30D8" w:rsidRPr="00BE30D8">
        <w:t>Tarrand</w:t>
      </w:r>
      <w:proofErr w:type="spellEnd"/>
      <w:r w:rsidR="00BE30D8" w:rsidRPr="00BE30D8">
        <w:t xml:space="preserve"> et al., 1978)</w:t>
      </w:r>
      <w:r w:rsidR="002D5DFC" w:rsidRPr="0016387F">
        <w:rPr>
          <w:color w:val="EE0000"/>
        </w:rPr>
        <w:fldChar w:fldCharType="end"/>
      </w:r>
      <w:r w:rsidRPr="0016387F">
        <w:rPr>
          <w:color w:val="EE0000"/>
        </w:rPr>
        <w:t>, has been used as a reference strain in studies of associative diazotrophic bacteria due to its ability to fix nitrogen, synthesize auxins, and promote plant growth, being reported to improve maize seedling development and biomass accumulation</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qlalEVp0","properties":{"formattedCitation":"(Galeano et al., 2019)","plainCitation":"(Galeano et al., 2019)","noteIndex":0},"citationItems":[{"id":2107,"uris":["http://zotero.org/users/4954285/items/IB96DQ47"],"itemData":{"id":2107,"type":"article-journal","abstract":"O uso indiscriminado de fertilizantes nitrogenados na cultura do milho ocasiona poluição ambiental. A fixação biológica do nitrogênio (FBN) é uma alternativa para a redução desses químicos em campo. Bactérias do gênero Azospirillum estão entre as mais importantes envolvidas na FBN em gramíneas. Portanto, o objetivo do trabalho foi analisar a germinação e o desenvolvimento inicial, bem como quantificar as proteínas totais do milho após a inoculação com diferentes estirpes de Azospirillum brasilense isoladas de gramíneas do Pantanal Sul-Mato-Grossense. O experimento foi inteiramente casualizado com três repetições de 50 sementes para os seguintes tratamentos: testemunha sem inoculação; inoculação com estirpes MAY1, MAY12 e BR-11001; e inoculante comercial contendo as estirpes AbV5 e AbV6. Os parâmetros avaliados foram germinação de sementes, primeira contagem de germinação, massa seca da parte aérea e das raízes de plântulas e proteínas totais das folhas. A inoculação não influenciou significativamente na germinação. A massa seca da parte aérea e de raízes foi maior com inoculação de MAY12 e inoculante comercial. Resultados na quantificação de proteína mostraram que sementes inoculadas com MAY12 (3628 µg mL-1) possuem maiores concentrações de proteínas totais. Portanto, a inoculação com MAY12 proporcionou efeitos positivos de incremento de massa seca e proteínas totais.","container-title":"JOURNAL OF NEOTROPICAL AGRICULTURE","DOI":"10.32404/rean.v6i2.2613","ISSN":"2358-6303","issue":"2","journalAbbreviation":"Rev. Agric. Neotrop.","license":"http://creativecommons.org/licenses/by-nc-sa/4.0","page":"95-99","source":"DOI.org (Crossref)","title":"DESENVOLVIMENTO INICIAL E QUANTIFICAÇÃO DE PROTEÍNAS DO MILHO APÓS INOCULAÇÃO COM NOVAS ESTIRPES DE Azospirillum Brasilense","volume":"6","author":[{"family":"Galeano","given":"Rodrigo Mattos Silva"},{"family":"Campelo","given":"Analice Paula De Souza"},{"family":"Mackert","given":"Aline"},{"family":"Brasil","given":"Marivaine Da Silva"}],"issued":{"date-parts":[["2019",5,3]]}}}],"schema":"https://github.com/citation-style-language/schema/raw/master/csl-citation.json"} </w:instrText>
      </w:r>
      <w:r w:rsidR="00E629CE" w:rsidRPr="0016387F">
        <w:rPr>
          <w:color w:val="EE0000"/>
        </w:rPr>
        <w:fldChar w:fldCharType="separate"/>
      </w:r>
      <w:r w:rsidR="00BE30D8" w:rsidRPr="00BE30D8">
        <w:t>(Galeano et al., 2019)</w:t>
      </w:r>
      <w:r w:rsidR="00E629CE" w:rsidRPr="0016387F">
        <w:rPr>
          <w:color w:val="EE0000"/>
        </w:rPr>
        <w:fldChar w:fldCharType="end"/>
      </w:r>
      <w:r w:rsidR="00E629CE" w:rsidRPr="0016387F">
        <w:rPr>
          <w:color w:val="EE0000"/>
        </w:rPr>
        <w:t xml:space="preserve"> </w:t>
      </w:r>
      <w:r w:rsidRPr="0016387F">
        <w:rPr>
          <w:color w:val="EE0000"/>
        </w:rPr>
        <w:t xml:space="preserve">as well as productivity in </w:t>
      </w:r>
      <w:r w:rsidRPr="0016387F">
        <w:rPr>
          <w:i/>
          <w:iCs/>
          <w:color w:val="EE0000"/>
        </w:rPr>
        <w:t xml:space="preserve">Gaillardia </w:t>
      </w:r>
      <w:proofErr w:type="spellStart"/>
      <w:r w:rsidRPr="0016387F">
        <w:rPr>
          <w:i/>
          <w:iCs/>
          <w:color w:val="EE0000"/>
        </w:rPr>
        <w:t>pulchella</w:t>
      </w:r>
      <w:proofErr w:type="spellEnd"/>
      <w:r w:rsidRPr="0016387F">
        <w:rPr>
          <w:color w:val="EE0000"/>
        </w:rPr>
        <w:t xml:space="preserve"> when combined with nitrogen fertilization</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apDeNxnA","properties":{"formattedCitation":"(Gadagi et al., 2004)","plainCitation":"(Gadagi et al., 2004)","noteIndex":0},"citationItems":[{"id":2099,"uris":["http://zotero.org/users/4954285/items/PL97MPHV"],"itemData":{"id":2099,"type":"article-journal","abstract":"The investigation was carried out to examine the performance of Azospirillum isolates on growth and N uptake of Gaillardia pulchella with two nitrogen levels. Azospirillum strain OAD-2 inoculation significantly increased plant height, number of leaves per plant, branches per plant and total dry mass accumulation in G. pulchella than other inoculations and/or uninoculated control. The application of 150kgNha−1 further enhanced the above plant growth parameters significantly over application of 112kgNha−1. The N uptake of G. pulchella was enhanced due to Azospirillum strain OAD-2 inoculation, which was further augmented in the presence of nitrogen. The combination of Azospirillum strain OAD-2 and 150kgNha−1 showed the highest N uptake at 120DAT. Plant growth and yield parameters also increased when inoculated with the non-diazotrophic, but efficient IAA producing, Azospirillum strain OAD-57. From this investigation, it can be concluded that Azospirillum strains OAD-2 and OAD-11 can play an important role in the N nutrition of G. pulchella.","container-title":"Scientia Horticulturae","DOI":"10.1016/j.scienta.2003.10.002","ISSN":"0304-4238","issue":"1","journalAbbreviation":"Scientia Horticulturae","page":"323-332","source":"ScienceDirect","title":"The effect of combined &lt;i&gt;Azospirillum&lt;/i&gt; inoculation and nitrogen fertilizer on plant growth promotion and yield response of the blanket flower &lt;i&gt;Gaillardia pulchella&lt;/i&gt;","volume":"100","author":[{"family":"Gadagi","given":"Ravi S"},{"family":"Krishnaraj","given":"P. U"},{"family":"Kulkarni","given":"J. H"},{"family":"Sa","given":"Tongmin"}],"issued":{"date-parts":[["2004",3,19]]}}}],"schema":"https://github.com/citation-style-language/schema/raw/master/csl-citation.json"} </w:instrText>
      </w:r>
      <w:r w:rsidR="00E629CE" w:rsidRPr="0016387F">
        <w:rPr>
          <w:color w:val="EE0000"/>
        </w:rPr>
        <w:fldChar w:fldCharType="separate"/>
      </w:r>
      <w:r w:rsidR="00BE30D8" w:rsidRPr="00BE30D8">
        <w:t>(Gadagi et al., 2004)</w:t>
      </w:r>
      <w:r w:rsidR="00E629CE" w:rsidRPr="0016387F">
        <w:rPr>
          <w:color w:val="EE0000"/>
        </w:rPr>
        <w:fldChar w:fldCharType="end"/>
      </w:r>
      <w:r w:rsidR="00E629CE" w:rsidRPr="0016387F">
        <w:rPr>
          <w:color w:val="EE0000"/>
        </w:rPr>
        <w:t xml:space="preserve">, </w:t>
      </w:r>
      <w:r w:rsidRPr="0016387F">
        <w:rPr>
          <w:color w:val="EE0000"/>
        </w:rPr>
        <w:t xml:space="preserve">and employed as a </w:t>
      </w:r>
      <w:r w:rsidR="002D5DFC" w:rsidRPr="0016387F">
        <w:rPr>
          <w:color w:val="EE0000"/>
        </w:rPr>
        <w:t>control</w:t>
      </w:r>
      <w:r w:rsidRPr="0016387F">
        <w:rPr>
          <w:color w:val="EE0000"/>
        </w:rPr>
        <w:t xml:space="preserve"> for evaluating new inoculants</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ABmESMjh","properties":{"formattedCitation":"(de Oliveira-Longatti et al., 2014)","plainCitation":"(de Oliveira-Longatti et al., 2014)","noteIndex":0},"citationItems":[{"id":2102,"uris":["http://zotero.org/users/4954285/items/QKW4TFIZ"],"itemData":{"id":2102,"type":"article-journal","abstract":"Several processes that promote plant growth were investigated in endophytic and symbiotic bacteria isolated from cowpea and siratro nodules and also in bacterial strains recommended for the inoculation of cowpea beans. The processes verified in 31 strains were: antagonism against phytopathogenic fungi, free-living biological nitrogen fixation, solubilization of insoluble phosphates and indole acetic acid (IAA) production. The resistance to antibiotics was also assessed. Sequencing of the partial 16S rRNA gene was performed and the strains were identified as belonging to different genera. Eight strains, including some identified as Burkholderia fungorum, fixed nitrogen in the free-living state. Eighteen strains exhibited potential to solubilize calcium phosphate, and 13 strains could solubilize aluminum phosphate. High levels of IAA production were recorded with l-tryptophan addition for the strain UFLA04-321 (42.3 μg mL−1). Strains highly efficient in symbiosis with cowpea bean, including strains already approved as inoculants showed the ability to perform other processes that promote plant growth. Besides, these strains exhibited resistance to several antibiotics. The ability of the nitrogen-fixing bacteria to perform other processes and their adaptation to environmental conditions add value to these strains, which could lead to improved inoculants for plant growth and environmental quality.","container-title":"World Journal of Microbiology and Biotechnology","DOI":"10.1007/s11274-013-1547-2","ISSN":"1573-0972","issue":"4","journalAbbreviation":"World J Microbiol Biotechnol","language":"en","page":"1239-1250","source":"Springer Link","title":"Bacteria isolated from soils of the western Amazon and from rehabilitated bauxite-mining areas have potential as plant growth promoters","volume":"30","author":[{"family":"Oliveira-Longatti","given":"Silvia Maria","non-dropping-particle":"de"},{"family":"Marra","given":"Leandro Marciano"},{"family":"Lima Soares","given":"Bruno"},{"family":"Bomfeti","given":"Cleide Aparecida"},{"family":"Silva","given":"Krisle","non-dropping-particle":"da"},{"family":"Avelar Ferreira","given":"Paulo Ademar"},{"family":"Souza Moreira","given":"Fatima Maria","non-dropping-particle":"de"}],"issued":{"date-parts":[["2014",4,1]]}}}],"schema":"https://github.com/citation-style-language/schema/raw/master/csl-citation.json"} </w:instrText>
      </w:r>
      <w:r w:rsidR="00E629CE" w:rsidRPr="0016387F">
        <w:rPr>
          <w:color w:val="EE0000"/>
        </w:rPr>
        <w:fldChar w:fldCharType="separate"/>
      </w:r>
      <w:r w:rsidR="00BE30D8" w:rsidRPr="00BE30D8">
        <w:t>(de Oliveira-Longatti et al., 2014)</w:t>
      </w:r>
      <w:r w:rsidR="00E629CE" w:rsidRPr="0016387F">
        <w:rPr>
          <w:color w:val="EE0000"/>
        </w:rPr>
        <w:fldChar w:fldCharType="end"/>
      </w:r>
      <w:r w:rsidRPr="0016387F">
        <w:rPr>
          <w:color w:val="EE0000"/>
        </w:rPr>
        <w:t>. The strain BR-11002 (</w:t>
      </w:r>
      <w:proofErr w:type="spellStart"/>
      <w:r w:rsidRPr="0016387F">
        <w:rPr>
          <w:color w:val="EE0000"/>
        </w:rPr>
        <w:t>SpCd</w:t>
      </w:r>
      <w:proofErr w:type="spellEnd"/>
      <w:r w:rsidRPr="0016387F">
        <w:rPr>
          <w:color w:val="EE0000"/>
        </w:rPr>
        <w:t xml:space="preserve">), isolated from the rhizosphere of </w:t>
      </w:r>
      <w:proofErr w:type="spellStart"/>
      <w:r w:rsidRPr="0016387F">
        <w:rPr>
          <w:i/>
          <w:iCs/>
          <w:color w:val="EE0000"/>
        </w:rPr>
        <w:t>Cynodon</w:t>
      </w:r>
      <w:proofErr w:type="spellEnd"/>
      <w:r w:rsidRPr="0016387F">
        <w:rPr>
          <w:i/>
          <w:iCs/>
          <w:color w:val="EE0000"/>
        </w:rPr>
        <w:t xml:space="preserve"> </w:t>
      </w:r>
      <w:proofErr w:type="spellStart"/>
      <w:r w:rsidRPr="0016387F">
        <w:rPr>
          <w:i/>
          <w:iCs/>
          <w:color w:val="EE0000"/>
        </w:rPr>
        <w:t>dactylon</w:t>
      </w:r>
      <w:proofErr w:type="spellEnd"/>
      <w:r w:rsidRPr="0016387F">
        <w:rPr>
          <w:color w:val="EE0000"/>
        </w:rPr>
        <w:t xml:space="preserve"> in the United States, has also been investigated as a plant growth-promoting rhizobacterium (PGPR) due to its ability to fix nitrogen and synthesize phytohormones such as auxins, </w:t>
      </w:r>
      <w:proofErr w:type="spellStart"/>
      <w:r w:rsidRPr="0016387F">
        <w:rPr>
          <w:color w:val="EE0000"/>
        </w:rPr>
        <w:t>cytokinins</w:t>
      </w:r>
      <w:proofErr w:type="spellEnd"/>
      <w:r w:rsidRPr="0016387F">
        <w:rPr>
          <w:color w:val="EE0000"/>
        </w:rPr>
        <w:t xml:space="preserve">, and gibberellins; it has served as a comparative model in studies of root colonization and </w:t>
      </w:r>
      <w:proofErr w:type="spellStart"/>
      <w:r w:rsidRPr="0016387F">
        <w:rPr>
          <w:color w:val="EE0000"/>
        </w:rPr>
        <w:t>diazotrophy</w:t>
      </w:r>
      <w:proofErr w:type="spellEnd"/>
      <w:r w:rsidRPr="0016387F">
        <w:rPr>
          <w:color w:val="EE0000"/>
        </w:rPr>
        <w:t xml:space="preserve"> in grasses</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q0uOSXYk","properties":{"formattedCitation":"(Ferreira, 2022)","plainCitation":"(Ferreira, 2022)","noteIndex":0},"citationItems":[{"id":2104,"uris":["http://zotero.org/users/4954285/items/TFX7Y5A9"],"itemData":{"id":2104,"type":"article-journal","abstract":"O Centro de Recursos Biológicos Johanna Döbereiner - CRB-JD, é uma coleção de culturas\npertencente ao Centro Nacional de Pesquisa em Agrobiologia (CNPAB), existe oficialmente\ndesde 1960, é mundialmente conhecido por manter uma alta diversidade de bactérias fixadoras\nde nitrogênio, além de conter espécies microbianas com potencial para serem utilizadas em\nbenefício da sociedade brasileira. Hoje seu acervo abriga cerca de (53) leveduras, (64) fungos\nfilamentosos, (6060) bactérias de diversos gêneros. Grande parte da Coleção foi identificada\npor meio de características bioquímicas e morfológicas. No entanto, com base nos métodos\nmoleculares atualmente aceitos na análise do genoma, ainda faltam informações taxonômicas\nsobre as cepas. Diante disso, o presente trabalho propôs, por meio de análise molecular,\ncaracterizar uma parte da coleção de germoplasma para os gêneros Azospirillum e\nNitrospirillum. Ambos os gêneros possuem rizobactérias promotoras do crescimento vegetal\ncom capacidade de fixar nitrogênio atmosférico e produzir compostos benéficos para as plantas\ne estão presentes em diferentes condições edafoclimáticas. As análises moleculares foram\nbaseadas em caracterizações filogenéticas combinadas (16S rRNA, recA); genômica\n(identidade nucleotídica média (ANI) com valores de circunscrição de 96% e linha de corte de\nhibridização digital DNA-DNA (dDDH) de 70%, proteoma central). As análises funcionais são\ndefinidas apenas para as espécies de Azospirillum, são baseadas em caracterizações fenotípicas\ne bioquímicas. Este trabalho originou duas propostas de reclassificação taxonômica, definidas\ncomo Azospirillum baldaniorum Sp245T\n\ne Azospirillum argentinense Az39T\n\n, anteriormente\nclassificadas como espécies pertencentes a Azospirillum brasilense. Além da classificação\nfilogenética das cepas dos gêneros Azospirillum e Nitrospirillum, evidenciando a alta\ndiversidade entre cepas das espécies de ambos os gêneros, sugerindo a existência de novas\nespécies e acrescentando informações ao banco de dados desta coleção de estirpes erroneamente\nclassificadas pertencentes a outros gêneros.","journalAbbreviation":"Taxonomy and reclassification of strains of the genus Azospirillum and Nitrospirillum belonging to the Johanna Döbereiner Center for Biological Resources","language":"por","note":"Accepted: 2025-02-26T23:02:00Z\npublisher: Universidade Federal Rural do Rio de Janeiro","source":"rima.ufrrj.br","title":"Taxonomia e reclassificação de estirpes do gênero Azospirillum e Nitrospirillum pertencentes ao Centro de Recursos Biológicos Johanna Döbereiner","URL":"https://rima.ufrrj.br/jspui/handle/20.500.14407/20209","author":[{"family":"Ferreira","given":"Natália dos Santos"}],"accessed":{"date-parts":[["2025",8,27]]},"issued":{"date-parts":[["2022",11,29]]}}}],"schema":"https://github.com/citation-style-language/schema/raw/master/csl-citation.json"} </w:instrText>
      </w:r>
      <w:r w:rsidR="00E629CE" w:rsidRPr="0016387F">
        <w:rPr>
          <w:color w:val="EE0000"/>
        </w:rPr>
        <w:fldChar w:fldCharType="separate"/>
      </w:r>
      <w:r w:rsidR="00BE30D8" w:rsidRPr="00BE30D8">
        <w:t>(Ferreira, 2022)</w:t>
      </w:r>
      <w:r w:rsidR="00E629CE" w:rsidRPr="0016387F">
        <w:rPr>
          <w:color w:val="EE0000"/>
        </w:rPr>
        <w:fldChar w:fldCharType="end"/>
      </w:r>
      <w:r w:rsidRPr="0016387F">
        <w:rPr>
          <w:color w:val="EE0000"/>
        </w:rPr>
        <w:t xml:space="preserve">, and genome-based analyses confirmed its close relationship with </w:t>
      </w:r>
      <w:r w:rsidRPr="0016387F">
        <w:rPr>
          <w:i/>
          <w:iCs/>
          <w:color w:val="EE0000"/>
        </w:rPr>
        <w:t xml:space="preserve">A. </w:t>
      </w:r>
      <w:proofErr w:type="spellStart"/>
      <w:r w:rsidRPr="0016387F">
        <w:rPr>
          <w:i/>
          <w:iCs/>
          <w:color w:val="EE0000"/>
        </w:rPr>
        <w:t>brasilense</w:t>
      </w:r>
      <w:proofErr w:type="spellEnd"/>
      <w:r w:rsidRPr="0016387F">
        <w:rPr>
          <w:color w:val="EE0000"/>
        </w:rPr>
        <w:t xml:space="preserve"> Sp7 while revealing distinct genomic signatures that highlight the intra-specific diversity of this species complex</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ODVB6Vyh","properties":{"formattedCitation":"(dos Santos Ferreira et al., 2020)","plainCitation":"(dos Santos Ferreira et al., 2020)","noteIndex":0},"citationItems":[{"id":2103,"uris":["http://zotero.org/users/4954285/items/2DKISJF9"],"itemData":{"id":2103,"type":"article-journal","abstract":"Azospirillum sp. strain Sp245T, originally identified as belonging to Azospirillum brasilense , is recognized as a plant-growth-promoting rhizobacterium due to its ability to fix atmospheric nitrogen and to produce plant-beneficial compounds. Azospirillum sp. Sp245T and other related strains were isolated from the root surfaces of different plants in Brazil. Cells are Gram-negative, curved or slightly curved rods, and motile with polar and lateral flagella. Their growth temperature varies between 20 to 38 °C and their carbon source utilization is similar to other Azospirillum species. A preliminary 16S rRNA sequence analysis showed that the new species is closely related to A. brasilense Sp7T and A. formosense CC-Nfb-7T. Housekeeping genes revealed that Azospirillum sp. Sp245T, BR 12001 and Vi22 form a separate cluster from strain A. formosense CC-Nfb-7T, and a group of strains closely related to A. brasilense Sp7T. Overall genome relatedness index (OGRI) analyses estimated based on average nucleotide identity (ANI) and digital DNA–DNA hybridization (dDDH) between Azospirillum sp. Sp245T and its close relatives to other Azospirillum species type strains, such as A. brasilense Sp7T and A. formosense CC-Nfb-7T , revealed values lower than the limit of species circumscription. Moreover, core-proteome phylogeny including 1079 common shared proteins showed the independent clusterization of A. brasilense Sp7T, A. formosense CC-Nfb-7T and Azospirillum sp. Sp245T, a finding that was corroborated by the genome clustering of OGRI values and housekeeping phylogenies. The DNA G+C content of the cluster of Sp245T was 68.4–68.6 %. Based on the phylogenetic, genomic, phenotypical and physiological analysis, we propose that strain Sp245T together with the strains Vi22 and BR12001 represent a novel species of the genus Azospirillum , for which the name Azospirillum baldaniorum sp. nov. is proposed. The type strain is Sp245T (=BR 11005T=IBPPM 219T) (GCF_007827915.1, GCF_000237365.1, and GCF_003119195.2).","container-title":"International Journal of Systematic and Evolutionary Microbiology","DOI":"10.1099/ijsem.0.004517","ISSN":"1466-5034","issue":"12","note":"publisher: Microbiology Society,","page":"6203-6212","source":"Microbiology Society Journals","title":"Genome-based reclassification of Azospirillum brasilense Sp245 as the type strain of Azospirillum baldaniorum sp. nov","volume":"70","author":[{"family":"Santos Ferreira","given":"Natalia","non-dropping-particle":"dos"},{"family":"Hayashi Sant’ Anna","given":"Fernando"},{"family":"Massena Reis","given":"Veronica"},{"family":"Ambrosini","given":"Adriana"},{"family":"Gazolla Volpiano","given":"Camila"},{"family":"Rothballer","given":"Michael"},{"family":"Schwab","given":"Stefan"},{"family":"Baura","given":"Valter Antonio"},{"family":"Balsanelli","given":"Eduardo"},{"family":"Pedrosa","given":"Fabio de Oliveira"},{"family":"Pereira Passaglia","given":"Luciane Maria"},{"family":"Maltempi de Souza","given":"Emanuel"},{"family":"Hartmann","given":"Anton"},{"family":"Cassan","given":"Fabricio"},{"family":"Zilli","given":"Jerri Edson"}],"issued":{"date-parts":[["2020"]]}}}],"schema":"https://github.com/citation-style-language/schema/raw/master/csl-citation.json"} </w:instrText>
      </w:r>
      <w:r w:rsidR="00E629CE" w:rsidRPr="0016387F">
        <w:rPr>
          <w:color w:val="EE0000"/>
        </w:rPr>
        <w:fldChar w:fldCharType="separate"/>
      </w:r>
      <w:r w:rsidR="00BE30D8" w:rsidRPr="00BE30D8">
        <w:t>(dos Santos Ferreira et al., 2020)</w:t>
      </w:r>
      <w:r w:rsidR="00E629CE" w:rsidRPr="0016387F">
        <w:rPr>
          <w:color w:val="EE0000"/>
        </w:rPr>
        <w:fldChar w:fldCharType="end"/>
      </w:r>
      <w:r w:rsidR="00E629CE" w:rsidRPr="0016387F">
        <w:rPr>
          <w:color w:val="EE0000"/>
        </w:rPr>
        <w:t xml:space="preserve">. </w:t>
      </w:r>
      <w:r w:rsidRPr="0016387F">
        <w:rPr>
          <w:color w:val="EE0000"/>
        </w:rPr>
        <w:t xml:space="preserve">Finally, BR-11005 (Sp245), isolated from wheat roots in southern Brazil, has been recognized for its capacity to mitigate abiotic stress, as maize seed inoculation with this strain improved water status, proline accumulation, and </w:t>
      </w:r>
      <w:r w:rsidRPr="0016387F">
        <w:rPr>
          <w:color w:val="EE0000"/>
        </w:rPr>
        <w:lastRenderedPageBreak/>
        <w:t>biomass production under drought</w:t>
      </w:r>
      <w:r w:rsidR="00E629CE" w:rsidRPr="0016387F">
        <w:rPr>
          <w:color w:val="EE0000"/>
        </w:rPr>
        <w:t xml:space="preserve">  </w:t>
      </w:r>
      <w:r w:rsidR="009C7ECC" w:rsidRPr="0016387F">
        <w:rPr>
          <w:color w:val="EE0000"/>
        </w:rPr>
        <w:fldChar w:fldCharType="begin"/>
      </w:r>
      <w:r w:rsidR="00BE30D8">
        <w:rPr>
          <w:color w:val="EE0000"/>
        </w:rPr>
        <w:instrText xml:space="preserve"> ADDIN ZOTERO_ITEM CSL_CITATION {"citationID":"SYjsfXg8","properties":{"formattedCitation":"(Casanovas et al., 2002)","plainCitation":"(Casanovas et al., 2002)","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schema":"https://github.com/citation-style-language/schema/raw/master/csl-citation.json"} </w:instrText>
      </w:r>
      <w:r w:rsidR="009C7ECC" w:rsidRPr="0016387F">
        <w:rPr>
          <w:color w:val="EE0000"/>
        </w:rPr>
        <w:fldChar w:fldCharType="separate"/>
      </w:r>
      <w:r w:rsidR="00BE30D8" w:rsidRPr="00BE30D8">
        <w:t>(Casanovas et al., 2002)</w:t>
      </w:r>
      <w:r w:rsidR="009C7ECC" w:rsidRPr="0016387F">
        <w:rPr>
          <w:color w:val="EE0000"/>
        </w:rPr>
        <w:fldChar w:fldCharType="end"/>
      </w:r>
      <w:r w:rsidRPr="0016387F">
        <w:rPr>
          <w:color w:val="EE0000"/>
        </w:rPr>
        <w:t>, while more recent studies in sorghum demonstrated its contribution to dry matter accumulation, nutrient uptake, and tolerance to water and nitrogen stress in semi-arid environments</w:t>
      </w:r>
      <w:r w:rsidR="009C7ECC" w:rsidRPr="0016387F">
        <w:rPr>
          <w:color w:val="EE0000"/>
        </w:rPr>
        <w:t xml:space="preserve"> </w:t>
      </w:r>
      <w:r w:rsidR="009C7ECC" w:rsidRPr="0016387F">
        <w:rPr>
          <w:color w:val="EE0000"/>
        </w:rPr>
        <w:fldChar w:fldCharType="begin"/>
      </w:r>
      <w:r w:rsidR="00BE30D8">
        <w:rPr>
          <w:color w:val="EE0000"/>
        </w:rPr>
        <w:instrText xml:space="preserve"> ADDIN ZOTERO_ITEM CSL_CITATION {"citationID":"ZKJYrSya","properties":{"formattedCitation":"(Macedo et al., 2024)","plainCitation":"(Macedo et al., 2024)","noteIndex":0},"citationItems":[{"id":2105,"uris":["http://zotero.org/users/4954285/items/WA2HG2Z8"],"itemData":{"id":2105,"type":"article-journal","abstract":"O sorgo (Sorghum bicolor L. Moench) é uma cultura com materiais próprios para produção de biomassa, com capacidade de formar uma alternativa à matriz energética. Entretanto, para alcançar altas produções, deve-se fornecer água e nutrientes como qualquer cultura temporária, especialmente a água em regiões semiáridas. Neste aspecto, a inoculação de microrganismos promotores de crescimento pode amenizar os efeitos da restrição de água e de nutrientes. O objetivo deste trabalho foi identificar o potencial do uso de microrganismos para o aumento da tolerância do sorgo biomassa à restrição hídrica e de nitrogênio. Avaliou-se o sorgo BRS 716, em experimento no esquema fatorial 2x5x2, dispostos em parcelas subsubdivididas. As parcelas foram compostas por duas lâminas de irrigação (45% e 100% da evapotranspiração da cultura - ETc); as subparcelas por quatro inoculantes (M163, Ab-V5, BR 11005 e ESA 402) e um tratamento sem inoculação; e as subsubparcelas por duas doses de adubação nitrogenada (20 e 140 kg ha-1). Foram avaliadas a produção de massa seca da parte aérea (PMS), eficiência da adubação (EFA), eficiência de inoculação (EFI) eficiência de adubação inoculação (EFAI), além da extração de nutrientes pela parte aérea da planta. O M163 proporcionou aumento das eficiências e a PMS em todas condições, enquanto o Ab-V5 trouxe benefício para a extração de N, mas não aumentou a PMS. O BR11005 proporcionou uma eficiência superior (9,4%) para adubação, e aumentou a PMS em condição sem restrição. O ESA 402, por sua vez, aumentou a PMS em situação de restrição, não sendo eficiente apenas com a maior adubação e a lâmina de 100%. Em geral, independente da forma de cultivo, a ordem de extração de nutrientes pela parte aérea foi K &gt; N &gt; Ca &gt; Mg &gt; S &gt; P &gt; Fe &gt; Mn &gt; Zn &gt; Cu &gt; B, alterando apenas as quantidades entre eles.","language":"por","license":"openAccess","note":"Accepted: 2025-06-05T14:48:11Z\npublisher: In: JORNADA DE INTEGRAÇÃO DA PÓS-GRADUAÇÃO DA EMBRAPA SEMIÁRIDO, 6., 2023, Petrolina. Anais... Petrolina: Embrapa Semiárido, 2024.","source":"www.alice.cnptia.embrapa.br","title":"Microrganismos promotores de crescimento de plantas como mitigadores do estresse hídrico e de nitrogênio em sorgo biomassa.","URL":"http://www.alice.cnptia.embrapa.br/handle/doc/1176444","author":[{"family":"Macedo","given":"A. R."},{"family":"Simoes","given":"W. L."},{"family":"Salviano","given":"A. M."},{"family":"Fernandes Junior","given":"P. I."},{"family":"Barbosa","given":"I. M."}],"accessed":{"date-parts":[["2025",8,27]]},"issued":{"date-parts":[["2024"]]}}}],"schema":"https://github.com/citation-style-language/schema/raw/master/csl-citation.json"} </w:instrText>
      </w:r>
      <w:r w:rsidR="009C7ECC" w:rsidRPr="0016387F">
        <w:rPr>
          <w:color w:val="EE0000"/>
        </w:rPr>
        <w:fldChar w:fldCharType="separate"/>
      </w:r>
      <w:r w:rsidR="00BE30D8" w:rsidRPr="00BE30D8">
        <w:t>(Macedo et al., 2024)</w:t>
      </w:r>
      <w:r w:rsidR="009C7ECC" w:rsidRPr="0016387F">
        <w:rPr>
          <w:color w:val="EE0000"/>
        </w:rPr>
        <w:fldChar w:fldCharType="end"/>
      </w:r>
      <w:r w:rsidRPr="0016387F">
        <w:rPr>
          <w:color w:val="EE0000"/>
        </w:rPr>
        <w:t>, reinforcing its potential as a bioinoculant in sustainable agriculture.</w:t>
      </w:r>
    </w:p>
    <w:p w14:paraId="4E6BC96F" w14:textId="77777777" w:rsidR="00F26C04" w:rsidRPr="00F226CA" w:rsidRDefault="00F26C04" w:rsidP="008E2E61">
      <w:pPr>
        <w:pStyle w:val="MDPI31text"/>
        <w:rPr>
          <w:color w:val="000000" w:themeColor="text1"/>
        </w:rPr>
      </w:pPr>
    </w:p>
    <w:p w14:paraId="2340AD80" w14:textId="77777777" w:rsidR="009E7CE7" w:rsidRPr="00983AF9" w:rsidRDefault="009E7CE7" w:rsidP="008E2E61">
      <w:pPr>
        <w:pStyle w:val="MDPI31text"/>
      </w:pPr>
      <w:r w:rsidRPr="00983AF9">
        <w:t xml:space="preserve">Seeds of </w:t>
      </w:r>
      <w:r w:rsidRPr="00983AF9">
        <w:rPr>
          <w:i/>
          <w:iCs/>
        </w:rPr>
        <w:t>Chenopodium quinoa</w:t>
      </w:r>
      <w:r w:rsidRPr="00983AF9">
        <w:t xml:space="preserve"> Willd. cultivar ‘BRS </w:t>
      </w:r>
      <w:proofErr w:type="spellStart"/>
      <w:r w:rsidRPr="00983AF9">
        <w:t>Piabiru</w:t>
      </w:r>
      <w:proofErr w:type="spellEnd"/>
      <w:r w:rsidRPr="00983AF9">
        <w:t xml:space="preserve">’ was obtained from the EMBRAPA germplasm collection. This genotype is adapted to tropical and subtropical climates and is recognized for its early maturation, high productivity, and resilience to biotic and abiotic stresses </w:t>
      </w:r>
      <w:hyperlink r:id="rId53" w:history="1">
        <w:r w:rsidRPr="00983AF9">
          <w:rPr>
            <w:rStyle w:val="Hipervnculo"/>
            <w:color w:val="000000" w:themeColor="text1"/>
          </w:rPr>
          <w:t>[15]</w:t>
        </w:r>
      </w:hyperlink>
      <w:r w:rsidRPr="00983AF9">
        <w:t xml:space="preserve">). Furthermore, it exhibits high phenolic content - including quercetin and kaempferol derivatives - contributing to its antioxidant potential and stress tolerance </w:t>
      </w:r>
      <w:hyperlink r:id="rId54" w:history="1">
        <w:r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0671BCA1" w14:textId="77777777" w:rsidR="009E7CE7" w:rsidRDefault="009E7CE7" w:rsidP="008E2E61">
      <w:pPr>
        <w:pStyle w:val="MDPI31text"/>
      </w:pPr>
    </w:p>
    <w:p w14:paraId="60A5E17C" w14:textId="29D55F29" w:rsidR="009E7CE7" w:rsidRPr="008E2E61" w:rsidRDefault="008E2E61" w:rsidP="008E2E61">
      <w:pPr>
        <w:pStyle w:val="MDPI22heading2"/>
        <w:spacing w:before="240"/>
      </w:pPr>
      <w:r w:rsidRPr="008E2E61">
        <w:t xml:space="preserve">4.2. </w:t>
      </w:r>
      <w:r w:rsidR="009E7CE7" w:rsidRPr="008E2E61">
        <w:t>Evaluation of salinity tolerance in A. brasilense strains</w:t>
      </w:r>
    </w:p>
    <w:p w14:paraId="7C4086D7" w14:textId="77777777" w:rsidR="009E7CE7" w:rsidRDefault="009E7CE7" w:rsidP="008E2E61">
      <w:pPr>
        <w:pStyle w:val="MDPI31text"/>
      </w:pPr>
    </w:p>
    <w:p w14:paraId="0E8B1B62" w14:textId="66ACBE26" w:rsidR="009E7CE7" w:rsidRDefault="009E7CE7" w:rsidP="008E2E61">
      <w:pPr>
        <w:pStyle w:val="MDPI31text"/>
      </w:pPr>
      <w:r w:rsidRPr="009E7CE7">
        <w:t xml:space="preserve">To assess halotolerance, each of the six </w:t>
      </w:r>
      <w:r w:rsidRPr="009E7CE7">
        <w:rPr>
          <w:i/>
          <w:iCs/>
        </w:rPr>
        <w:t xml:space="preserve">A. </w:t>
      </w:r>
      <w:proofErr w:type="spellStart"/>
      <w:r w:rsidRPr="009E7CE7">
        <w:rPr>
          <w:i/>
          <w:iCs/>
        </w:rPr>
        <w:t>brasilense</w:t>
      </w:r>
      <w:proofErr w:type="spellEnd"/>
      <w:r w:rsidRPr="009E7CE7">
        <w:rPr>
          <w:i/>
          <w:iCs/>
        </w:rPr>
        <w:t xml:space="preserve"> </w:t>
      </w:r>
      <w:r w:rsidRPr="009E7CE7">
        <w:t xml:space="preserve">strains was cultured in Luria–Bertani (LB) broth containing a gradient of sodium chloride concentrations (0, 150, 300, 450, 600, 750, and 900 mM NaCl). Initial </w:t>
      </w:r>
      <w:proofErr w:type="spellStart"/>
      <w:r w:rsidRPr="009E7CE7">
        <w:t>inocula</w:t>
      </w:r>
      <w:proofErr w:type="spellEnd"/>
      <w:r w:rsidRPr="009E7CE7">
        <w:t xml:space="preserve"> were standardized to an optical density (OD₆₀₀) of 0.1 and incubated in 10 mL of LB medium at 35</w:t>
      </w:r>
      <w:r w:rsidRPr="009E7CE7">
        <w:rPr>
          <w:rFonts w:ascii="Times New Roman" w:hAnsi="Times New Roman"/>
        </w:rPr>
        <w:t> </w:t>
      </w:r>
      <w:r w:rsidRPr="009E7CE7">
        <w:rPr>
          <w:rFonts w:cs="Palatino Linotype"/>
        </w:rPr>
        <w:t>°</w:t>
      </w:r>
      <w:r w:rsidRPr="009E7CE7">
        <w:t>C for 48 hours, shaking at 200 rpm. Bacterial growth was quantified spectrophotometrically by recording optical density at 600 nm (OD</w:t>
      </w:r>
      <w:r w:rsidRPr="009E7CE7">
        <w:rPr>
          <w:rFonts w:cs="Palatino Linotype"/>
        </w:rPr>
        <w:t>₆₀₀</w:t>
      </w:r>
      <w:r w:rsidRPr="009E7CE7">
        <w:t>) using a Rayleigh UV</w:t>
      </w:r>
      <w:r w:rsidRPr="009E7CE7">
        <w:rPr>
          <w:rFonts w:cs="Palatino Linotype"/>
        </w:rPr>
        <w:t>–</w:t>
      </w:r>
      <w:proofErr w:type="gramStart"/>
      <w:r w:rsidRPr="009E7CE7">
        <w:t>Vis</w:t>
      </w:r>
      <w:proofErr w:type="gramEnd"/>
      <w:r w:rsidRPr="009E7CE7">
        <w:t xml:space="preserve"> spectrophotometer (Rayleigh Instruments, China). Additionally, bacterial viability was estimated by serial dilution and plating on nutrient agar supplemented with corresponding NaCl concentrations. Colony-forming units (CFU) were enumerated after 48 hours of incubation. All experiments were conducted in triplicate.</w:t>
      </w:r>
    </w:p>
    <w:p w14:paraId="5E779FF0" w14:textId="77777777" w:rsidR="009E7CE7" w:rsidRDefault="009E7CE7" w:rsidP="008E2E61">
      <w:pPr>
        <w:pStyle w:val="MDPI31text"/>
      </w:pPr>
    </w:p>
    <w:p w14:paraId="50886958" w14:textId="3D0ED374" w:rsidR="009E7CE7" w:rsidRPr="008E2E61" w:rsidRDefault="008E2E61" w:rsidP="008E2E61">
      <w:pPr>
        <w:pStyle w:val="MDPI22heading2"/>
        <w:spacing w:before="240"/>
      </w:pPr>
      <w:r w:rsidRPr="008E2E61">
        <w:t xml:space="preserve">4.3. </w:t>
      </w:r>
      <w:r w:rsidR="009E7CE7" w:rsidRPr="008E2E61">
        <w:t>Inoculum preparation and seed treatment</w:t>
      </w:r>
    </w:p>
    <w:p w14:paraId="5C0B0645" w14:textId="77777777" w:rsidR="009E7CE7" w:rsidRDefault="009E7CE7" w:rsidP="008E2E61">
      <w:pPr>
        <w:pStyle w:val="MDPI31text"/>
      </w:pPr>
    </w:p>
    <w:p w14:paraId="79A5A891" w14:textId="36DCB34A" w:rsidR="009E7CE7" w:rsidRPr="00983AF9" w:rsidRDefault="009E7CE7" w:rsidP="008E2E61">
      <w:pPr>
        <w:pStyle w:val="MDPI31text"/>
      </w:pPr>
      <w:r w:rsidRPr="00983AF9">
        <w:t xml:space="preserve">Following the salinity assay, the </w:t>
      </w:r>
      <w:r w:rsidRPr="00983AF9">
        <w:rPr>
          <w:i/>
          <w:iCs/>
        </w:rPr>
        <w:t xml:space="preserve">A. </w:t>
      </w:r>
      <w:proofErr w:type="spellStart"/>
      <w:r w:rsidRPr="00983AF9">
        <w:rPr>
          <w:i/>
          <w:iCs/>
        </w:rPr>
        <w:t>brasiliense</w:t>
      </w:r>
      <w:proofErr w:type="spellEnd"/>
      <w:r w:rsidRPr="00983AF9">
        <w:t xml:space="preserve"> strains BR-11001 (</w:t>
      </w:r>
      <w:proofErr w:type="spellStart"/>
      <w:r w:rsidRPr="00983AF9">
        <w:t>rhizospheric</w:t>
      </w:r>
      <w:proofErr w:type="spellEnd"/>
      <w:r w:rsidRPr="00983AF9">
        <w:t>) and BR-11002 (endophytic) were selected for further experiments due to their superior growth performance under saline conditions. These strains were individually cultured in 250 mL of LB broth at 35</w:t>
      </w:r>
      <w:r w:rsidRPr="00983AF9">
        <w:rPr>
          <w:rFonts w:ascii="Times New Roman" w:hAnsi="Times New Roman"/>
        </w:rPr>
        <w:t> </w:t>
      </w:r>
      <w:r w:rsidRPr="00983AF9">
        <w:rPr>
          <w:rFonts w:cs="Palatino Linotype"/>
        </w:rPr>
        <w:t>°</w:t>
      </w:r>
      <w:r w:rsidRPr="00983AF9">
        <w:t>C for 24 hours using an orbital shaker (</w:t>
      </w:r>
      <w:proofErr w:type="spellStart"/>
      <w:r w:rsidRPr="00983AF9">
        <w:t>PsycroTherm</w:t>
      </w:r>
      <w:proofErr w:type="spellEnd"/>
      <w:r w:rsidRPr="00983AF9">
        <w:t>,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g, 10 minutes) and resuspended in sterile distilled water. The final suspension was adjusted to OD</w:t>
      </w:r>
      <w:r w:rsidRPr="00983AF9">
        <w:rPr>
          <w:rFonts w:cs="Palatino Linotype"/>
        </w:rPr>
        <w:t>₆₀₀</w:t>
      </w:r>
      <w:r w:rsidRPr="00983AF9">
        <w:t xml:space="preserve"> = 0.400, corresponding to an approximate density of 10⁸ CFU/</w:t>
      </w:r>
      <w:proofErr w:type="spellStart"/>
      <w:r w:rsidRPr="00983AF9">
        <w:t>mL.</w:t>
      </w:r>
      <w:proofErr w:type="spellEnd"/>
    </w:p>
    <w:p w14:paraId="6340C75F" w14:textId="77777777" w:rsidR="009E7CE7" w:rsidRPr="006C630A" w:rsidRDefault="009E7CE7" w:rsidP="009E7CE7">
      <w:pPr>
        <w:pStyle w:val="MDPI31text"/>
        <w:rPr>
          <w:color w:val="000000" w:themeColor="text1"/>
        </w:rPr>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 xml:space="preserve">with sterile distilled water. For inoculation, sterilized seeds were soaked in the bacterial suspension for 45 minutes at 25°C, following the methodology outlined by Barbieri et al. </w:t>
      </w:r>
      <w:hyperlink r:id="rId55" w:history="1">
        <w:r w:rsidRPr="006C630A">
          <w:rPr>
            <w:rStyle w:val="Hipervnculo"/>
            <w:color w:val="000000" w:themeColor="text1"/>
          </w:rPr>
          <w:t>[17]</w:t>
        </w:r>
      </w:hyperlink>
      <w:r w:rsidRPr="006C630A">
        <w:rPr>
          <w:color w:val="000000" w:themeColor="text1"/>
        </w:rPr>
        <w:t>.</w:t>
      </w:r>
    </w:p>
    <w:p w14:paraId="49F8FBBB" w14:textId="77777777" w:rsidR="009E7CE7" w:rsidRDefault="009E7CE7" w:rsidP="006741C3">
      <w:pPr>
        <w:pStyle w:val="MDPI31text"/>
      </w:pPr>
    </w:p>
    <w:p w14:paraId="252557C8" w14:textId="72347967" w:rsidR="009E7CE7" w:rsidRPr="008E2E61" w:rsidRDefault="008E2E61" w:rsidP="008E2E61">
      <w:pPr>
        <w:pStyle w:val="MDPI22heading2"/>
        <w:spacing w:before="240"/>
      </w:pPr>
      <w:r w:rsidRPr="008E2E61">
        <w:t xml:space="preserve">4.4. </w:t>
      </w:r>
      <w:r w:rsidR="009E7CE7" w:rsidRPr="008E2E61">
        <w:t>Germination assay under salinity stress</w:t>
      </w:r>
    </w:p>
    <w:p w14:paraId="773C8CF7" w14:textId="77777777" w:rsidR="009E7CE7" w:rsidRDefault="009E7CE7" w:rsidP="008E2E61">
      <w:pPr>
        <w:pStyle w:val="MDPI31text"/>
      </w:pPr>
    </w:p>
    <w:p w14:paraId="6FE3FD17" w14:textId="67B8D7D1" w:rsidR="009E7CE7" w:rsidRPr="00983AF9" w:rsidRDefault="009E7CE7"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treatments - </w:t>
      </w:r>
      <w:r w:rsidRPr="00983AF9">
        <w:rPr>
          <w:i/>
          <w:iCs/>
        </w:rPr>
        <w:t xml:space="preserve">A. </w:t>
      </w:r>
      <w:proofErr w:type="spellStart"/>
      <w:r w:rsidRPr="00983AF9">
        <w:rPr>
          <w:i/>
          <w:iCs/>
        </w:rPr>
        <w:t>brasilense</w:t>
      </w:r>
      <w:proofErr w:type="spellEnd"/>
      <w:r w:rsidRPr="00983AF9">
        <w:rPr>
          <w:i/>
          <w:iCs/>
        </w:rPr>
        <w:t xml:space="preserve"> </w:t>
      </w:r>
      <w:r w:rsidRPr="00983AF9">
        <w:t>BR-11001, BR-11002, and a non-inoculated control - and four sodium chloride (NaCl) levels: 0, 150, 300, and 450</w:t>
      </w:r>
      <w:r w:rsidRPr="00983AF9">
        <w:rPr>
          <w:rFonts w:ascii="Times New Roman" w:hAnsi="Times New Roman"/>
        </w:rPr>
        <w:t> </w:t>
      </w:r>
      <w:proofErr w:type="spellStart"/>
      <w:r w:rsidRPr="00983AF9">
        <w:t>mM.</w:t>
      </w:r>
      <w:proofErr w:type="spellEnd"/>
      <w:r w:rsidRPr="00983AF9">
        <w:t xml:space="preserve"> This resulted in 12 treatment combinations, each replicated four times using 50 seeds per replicate. Seeds were sown on germination </w:t>
      </w:r>
      <w:r w:rsidRPr="00983AF9">
        <w:lastRenderedPageBreak/>
        <w:t xml:space="preserve">paper moistened with NaCl solution at a volume equal to 2.5 times the dry weight of the paper and enclosed in seed </w:t>
      </w:r>
      <w:r w:rsidRPr="00983AF9">
        <w:rPr>
          <w:color w:val="000000" w:themeColor="text1"/>
        </w:rPr>
        <w:t xml:space="preserve">germination boxes </w:t>
      </w:r>
      <w:hyperlink r:id="rId56" w:history="1">
        <w:r w:rsidRPr="00983AF9">
          <w:rPr>
            <w:rStyle w:val="Hipervnculo"/>
            <w:color w:val="000000" w:themeColor="text1"/>
          </w:rPr>
          <w:t>[18,19]</w:t>
        </w:r>
      </w:hyperlink>
      <w:r w:rsidRPr="00983AF9">
        <w:rPr>
          <w:color w:val="000000" w:themeColor="text1"/>
        </w:rPr>
        <w:t>. The germination process was carried out in a growth chamber set at 18</w:t>
      </w:r>
      <w:r w:rsidRPr="00983AF9">
        <w:rPr>
          <w:rFonts w:ascii="Times New Roman" w:hAnsi="Times New Roman"/>
          <w:color w:val="000000" w:themeColor="text1"/>
        </w:rPr>
        <w:t> </w:t>
      </w:r>
      <w:r w:rsidRPr="00983AF9">
        <w:rPr>
          <w:rFonts w:cs="Palatino Linotype"/>
          <w:color w:val="000000" w:themeColor="text1"/>
        </w:rPr>
        <w:t>°</w:t>
      </w:r>
      <w:r w:rsidRPr="00983AF9">
        <w:rPr>
          <w:color w:val="000000" w:themeColor="text1"/>
        </w:rPr>
        <w:t>C for a period of 10 days. On the fourth day, rehydration was performed using the respective saline solution.</w:t>
      </w:r>
    </w:p>
    <w:p w14:paraId="18714A8D" w14:textId="77777777" w:rsidR="009E7CE7" w:rsidRPr="00983AF9" w:rsidRDefault="009E7CE7" w:rsidP="009E7CE7">
      <w:pPr>
        <w:pStyle w:val="MDPI31text"/>
        <w:rPr>
          <w:color w:val="000000" w:themeColor="text1"/>
        </w:rPr>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7" w:history="1">
        <w:r w:rsidRPr="00983AF9">
          <w:rPr>
            <w:rStyle w:val="Hipervnculo"/>
            <w:color w:val="000000" w:themeColor="text1"/>
          </w:rPr>
          <w:t>[20]</w:t>
        </w:r>
      </w:hyperlink>
      <w:r w:rsidRPr="00983AF9">
        <w:rPr>
          <w:color w:val="000000" w:themeColor="text1"/>
        </w:rPr>
        <w:t xml:space="preserve">. To quantify germination performance and seed vigor, the following indices were calculated: Germination Percentage (GP), Mean Germination Time (MGT), Synchronization Index (SYN), and Uncertainty Index (UNC). These metrics were derived using the equations described by Ranal and Santana </w:t>
      </w:r>
      <w:hyperlink r:id="rId58" w:history="1">
        <w:r w:rsidRPr="00983AF9">
          <w:rPr>
            <w:rStyle w:val="Hipervnculo"/>
            <w:color w:val="000000" w:themeColor="text1"/>
          </w:rPr>
          <w:t>[21]</w:t>
        </w:r>
      </w:hyperlink>
      <w:r w:rsidRPr="00983AF9">
        <w:rPr>
          <w:color w:val="000000" w:themeColor="text1"/>
        </w:rPr>
        <w:t xml:space="preserve"> and implemented in the </w:t>
      </w:r>
      <w:proofErr w:type="spellStart"/>
      <w:r w:rsidRPr="00983AF9">
        <w:rPr>
          <w:color w:val="000000" w:themeColor="text1"/>
        </w:rPr>
        <w:t>GerminaR</w:t>
      </w:r>
      <w:proofErr w:type="spellEnd"/>
      <w:r w:rsidRPr="00983AF9">
        <w:rPr>
          <w:color w:val="000000" w:themeColor="text1"/>
        </w:rPr>
        <w:t xml:space="preserve"> R package </w:t>
      </w:r>
      <w:hyperlink r:id="rId59" w:history="1">
        <w:r w:rsidRPr="00983AF9">
          <w:rPr>
            <w:rStyle w:val="Hipervnculo"/>
            <w:color w:val="000000" w:themeColor="text1"/>
          </w:rPr>
          <w:t>[22]</w:t>
        </w:r>
      </w:hyperlink>
      <w:r w:rsidRPr="00983AF9">
        <w:rPr>
          <w:color w:val="000000" w:themeColor="text1"/>
        </w:rPr>
        <w:t>.</w:t>
      </w:r>
    </w:p>
    <w:p w14:paraId="28DDD9E1" w14:textId="77777777" w:rsidR="009E7CE7" w:rsidRDefault="009E7CE7" w:rsidP="006741C3">
      <w:pPr>
        <w:pStyle w:val="MDPI31text"/>
      </w:pPr>
    </w:p>
    <w:p w14:paraId="66FB13B6" w14:textId="400A163B" w:rsidR="009E7CE7" w:rsidRPr="008E2E61" w:rsidRDefault="008E2E61" w:rsidP="008E2E61">
      <w:pPr>
        <w:pStyle w:val="MDPI22heading2"/>
        <w:spacing w:before="240"/>
      </w:pPr>
      <w:r w:rsidRPr="008E2E61">
        <w:t xml:space="preserve">4.5. </w:t>
      </w:r>
      <w:r w:rsidR="009E7CE7" w:rsidRPr="008E2E61">
        <w:t>Seedling growth evaluation</w:t>
      </w:r>
    </w:p>
    <w:p w14:paraId="66DA79D0" w14:textId="77777777" w:rsidR="009E7CE7" w:rsidRDefault="009E7CE7" w:rsidP="008E2E61">
      <w:pPr>
        <w:pStyle w:val="MDPI31text"/>
      </w:pPr>
    </w:p>
    <w:p w14:paraId="1779AEBC" w14:textId="77777777" w:rsidR="009E7CE7" w:rsidRPr="00983AF9" w:rsidRDefault="009E7CE7" w:rsidP="008E2E61">
      <w:pPr>
        <w:pStyle w:val="MDPI31text"/>
      </w:pPr>
      <w:r w:rsidRPr="00983AF9">
        <w:t>Seedling morphometric measurements were collected 10 days after sowing to assess early-stage biomass accumulation and physiological performance under saline stress conditions. Shoot and root lengths were recorded in centimeters, while dry biomass was determined in grams after drying the seedlings in a forced-air oven at 65</w:t>
      </w:r>
      <w:r w:rsidRPr="00983AF9">
        <w:rPr>
          <w:rFonts w:ascii="Times New Roman" w:hAnsi="Times New Roman"/>
        </w:rPr>
        <w:t> </w:t>
      </w:r>
      <w:r w:rsidRPr="00983AF9">
        <w:rPr>
          <w:rFonts w:cs="Palatino Linotype"/>
        </w:rPr>
        <w:t>°</w:t>
      </w:r>
      <w:r w:rsidRPr="00983AF9">
        <w:t xml:space="preserve">C until a constant weight was achieved. The seedling vigor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60" w:history="1">
        <w:r w:rsidRPr="00983AF9">
          <w:rPr>
            <w:rStyle w:val="Hipervnculo"/>
            <w:color w:val="000000" w:themeColor="text1"/>
          </w:rPr>
          <w:t>[23]</w:t>
        </w:r>
      </w:hyperlink>
      <w:r w:rsidRPr="00983AF9">
        <w:rPr>
          <w:color w:val="000000" w:themeColor="text1"/>
        </w:rPr>
        <w:t xml:space="preserve">. The </w:t>
      </w:r>
      <w:r w:rsidRPr="00983AF9">
        <w:t>SVI was calculated using the formula:</w:t>
      </w:r>
    </w:p>
    <w:p w14:paraId="27E939DE" w14:textId="77777777" w:rsidR="00E90AF5" w:rsidRPr="00E90AF5" w:rsidRDefault="00E90AF5"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51A2AE67" w14:textId="1036340E" w:rsidR="009E7CE7" w:rsidRPr="00983AF9" w:rsidRDefault="009E7CE7" w:rsidP="009E7CE7">
      <w:pPr>
        <w:pStyle w:val="MDPI31text"/>
      </w:pPr>
      <w:r w:rsidRPr="00983AF9">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sidRPr="00983AF9">
        <w:t>represents the average germination percentage of the seeds, expressed as a percentage (%).</w:t>
      </w:r>
    </w:p>
    <w:p w14:paraId="107152A1" w14:textId="77777777" w:rsidR="009E7CE7" w:rsidRDefault="009E7CE7" w:rsidP="006741C3">
      <w:pPr>
        <w:pStyle w:val="MDPI31text"/>
      </w:pPr>
    </w:p>
    <w:p w14:paraId="23FC547B" w14:textId="6FA27729" w:rsidR="009E7CE7" w:rsidRPr="008E2E61" w:rsidRDefault="008E2E61" w:rsidP="008E2E61">
      <w:pPr>
        <w:pStyle w:val="MDPI22heading2"/>
        <w:spacing w:before="240"/>
      </w:pPr>
      <w:r w:rsidRPr="008E2E61">
        <w:t xml:space="preserve">4.6. </w:t>
      </w:r>
      <w:r w:rsidR="009E7CE7" w:rsidRPr="008E2E61">
        <w:t>Antioxidant enzyme activity assays</w:t>
      </w:r>
    </w:p>
    <w:p w14:paraId="7AF7CD53" w14:textId="77777777" w:rsidR="009E7CE7" w:rsidRDefault="009E7CE7" w:rsidP="008E2E61">
      <w:pPr>
        <w:pStyle w:val="MDPI31text"/>
      </w:pPr>
    </w:p>
    <w:p w14:paraId="38242CA5" w14:textId="0D32BC27" w:rsidR="009E7CE7" w:rsidRPr="00983AF9" w:rsidRDefault="009E7CE7" w:rsidP="008E2E61">
      <w:pPr>
        <w:pStyle w:val="MDPI31text"/>
        <w:rPr>
          <w:color w:val="000000" w:themeColor="text1"/>
        </w:rPr>
      </w:pPr>
      <w:r w:rsidRPr="00983AF9">
        <w:t xml:space="preserve">The activities of four key antioxidant enzymes - superoxide dismutase (SOD), catalase (CAT), ascorbate peroxidase (APX), and guaiacol peroxidase (GPX) -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Protein </w:t>
      </w:r>
      <w:r w:rsidRPr="00983AF9">
        <w:rPr>
          <w:color w:val="000000" w:themeColor="text1"/>
        </w:rPr>
        <w:t xml:space="preserve">concentration was determined using the Bradford method (Bradford, 1976). All enzymatic analyses were performed at 25 °C, following adaptations of the protocols described by Sinha et al. </w:t>
      </w:r>
      <w:hyperlink r:id="rId61" w:history="1">
        <w:r w:rsidRPr="00983AF9">
          <w:rPr>
            <w:rStyle w:val="Hipervnculo"/>
            <w:color w:val="000000" w:themeColor="text1"/>
          </w:rPr>
          <w:t>[24]</w:t>
        </w:r>
      </w:hyperlink>
      <w:r w:rsidRPr="00983AF9">
        <w:rPr>
          <w:color w:val="000000" w:themeColor="text1"/>
        </w:rPr>
        <w:t>.</w:t>
      </w:r>
    </w:p>
    <w:p w14:paraId="27C525FF" w14:textId="38C3D47F" w:rsidR="009E7CE7" w:rsidRPr="00983AF9" w:rsidRDefault="009E7CE7" w:rsidP="008E2E61">
      <w:pPr>
        <w:pStyle w:val="MDPI31text"/>
      </w:pPr>
      <w:r w:rsidRPr="00983AF9">
        <w:t xml:space="preserve">SOD activity was evaluated using a method adapted from Beyer and </w:t>
      </w:r>
      <w:proofErr w:type="spellStart"/>
      <w:r w:rsidRPr="00983AF9">
        <w:t>Fridovich</w:t>
      </w:r>
      <w:proofErr w:type="spellEnd"/>
      <w:r w:rsidRPr="00983AF9">
        <w:t xml:space="preserve"> (1987), which is based on the enzyme’s ability to inhibit the photochemical reduction of </w:t>
      </w:r>
      <w:proofErr w:type="spellStart"/>
      <w:r w:rsidRPr="00983AF9">
        <w:t>nitroblue</w:t>
      </w:r>
      <w:proofErr w:type="spellEnd"/>
      <w:r w:rsidRPr="00983AF9">
        <w:t xml:space="preserv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t>
      </w:r>
      <w:proofErr w:type="gramStart"/>
      <w:r w:rsidRPr="00983AF9">
        <w:t>white fluorescent</w:t>
      </w:r>
      <w:proofErr w:type="gramEnd"/>
      <w:r w:rsidRPr="00983AF9">
        <w:t xml:space="preserve"> light (80–100 µmol photons m⁻² s⁻¹) for 15 minutes. A control group was kept in darkness. Formazan formation was evaluated by measuring absorbance at 560 nm. SOD activity was expressed as the percentage inhibition of NBT reduction compared to a control without enzymatic </w:t>
      </w:r>
      <w:r w:rsidRPr="00983AF9">
        <w:lastRenderedPageBreak/>
        <w:t>extract. One unit of enzyme activity was defined as the amount of enzyme required to inhibit NBT photoreduction by 50%.</w:t>
      </w:r>
    </w:p>
    <w:p w14:paraId="6D784CEB" w14:textId="23D6D52B" w:rsidR="009E7CE7" w:rsidRPr="00983AF9" w:rsidRDefault="009E7CE7" w:rsidP="008E2E61">
      <w:pPr>
        <w:pStyle w:val="MDPI31text"/>
        <w:rPr>
          <w:color w:val="000000" w:themeColor="text1"/>
        </w:rPr>
      </w:pPr>
      <w:r w:rsidRPr="00983AF9">
        <w:t xml:space="preserve">CAT activity was determined spectrophotometrically by measuring the rate of hydrogen peroxide (H₂O₂) decomposition, according to the method described by Aebi </w:t>
      </w:r>
      <w:hyperlink r:id="rId62" w:history="1">
        <w:r w:rsidRPr="00983AF9">
          <w:rPr>
            <w:rStyle w:val="Hipervnculo"/>
            <w:color w:val="000000" w:themeColor="text1"/>
          </w:rPr>
          <w:t>[25]</w:t>
        </w:r>
      </w:hyperlink>
      <w:r w:rsidRPr="00983AF9">
        <w:rPr>
          <w:color w:val="000000" w:themeColor="text1"/>
        </w:rPr>
        <w:t>. The reaction system (2.0 mL) contained 50 mM potassium phosphate buffer (pH 7.0), 20 mM H₂O₂, and 100 µL of enzymatic extract. The reaction began upon the addition of the extract, and the decrease in absorbance at 240 nm was monitored every 30 seconds for 2 minutes using a UV-Vis spectrophotometer. Catalase activity, expressed as micromoles of H₂O₂ decomposed per minute per milligram of protein, was calculated from the linear decrease in absorbance using the molar extinction coefficient of H₂O₂ (</w:t>
      </w:r>
      <w:r w:rsidRPr="003B4E58">
        <w:rPr>
          <w:color w:val="000000" w:themeColor="text1"/>
          <w:lang w:val="pt-BR"/>
        </w:rPr>
        <w:t>ε</w:t>
      </w:r>
      <w:r w:rsidRPr="00983AF9">
        <w:rPr>
          <w:color w:val="000000" w:themeColor="text1"/>
        </w:rPr>
        <w:t xml:space="preserve"> = 36 M⁻¹ cm⁻¹).</w:t>
      </w:r>
    </w:p>
    <w:p w14:paraId="1A216E6F" w14:textId="72DAE354" w:rsidR="009E7CE7" w:rsidRPr="00983AF9" w:rsidRDefault="009E7CE7" w:rsidP="008E2E61">
      <w:pPr>
        <w:pStyle w:val="MDPI31text"/>
      </w:pPr>
      <w:r w:rsidRPr="00983AF9">
        <w:rPr>
          <w:color w:val="000000" w:themeColor="text1"/>
        </w:rPr>
        <w:t xml:space="preserve">APX activity was measured using a modified version of the method described by Rekik et al. </w:t>
      </w:r>
      <w:hyperlink r:id="rId63" w:history="1">
        <w:r w:rsidRPr="00983AF9">
          <w:rPr>
            <w:rStyle w:val="Hipervnculo"/>
            <w:color w:val="000000" w:themeColor="text1"/>
          </w:rPr>
          <w:t>[26]</w:t>
        </w:r>
      </w:hyperlink>
      <w:r w:rsidRPr="00983AF9">
        <w:rPr>
          <w:color w:val="000000" w:themeColor="text1"/>
        </w:rPr>
        <w:t xml:space="preserve">, 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M potassium phosphate buffer (pH 7.0), 0.25 mM ascorbic acid, 5 mM H₂O₂, and 100 µL of enzymatic extract. The reaction was initiated by the addition of H₂O₂, and the decrease in absorbance was monitored at 290 nm for one minute using a UV-Vis spectrophotometer. Enzymatic activity was calculated using the molar extinction coefficient of ascorbate (</w:t>
      </w:r>
      <w:r w:rsidRPr="009E7CE7">
        <w:rPr>
          <w:lang w:val="pt-BR"/>
        </w:rPr>
        <w:t>ε</w:t>
      </w:r>
      <w:r w:rsidRPr="00983AF9">
        <w:t xml:space="preserve"> = 2.8 mM⁻¹ cm⁻¹) and expressed as micromoles of ascorbate oxidized per minute per milligram of protein.</w:t>
      </w:r>
    </w:p>
    <w:p w14:paraId="0F96486E" w14:textId="77777777" w:rsidR="009E7CE7" w:rsidRPr="00983AF9" w:rsidRDefault="009E7CE7" w:rsidP="009E7CE7">
      <w:pPr>
        <w:pStyle w:val="MDPI31text"/>
      </w:pPr>
      <w:r w:rsidRPr="00983AF9">
        <w:t xml:space="preserve">GPX activity was evaluated by monitoring the formation rate of </w:t>
      </w:r>
      <w:proofErr w:type="spellStart"/>
      <w:r w:rsidRPr="00983AF9">
        <w:t>tetraguaiacol</w:t>
      </w:r>
      <w:proofErr w:type="spellEnd"/>
      <w:r w:rsidRPr="00983AF9">
        <w:t xml:space="preserve">,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UV-Vis spectrophotometer. GPX activity was calculated using the molar extinction coefficient of </w:t>
      </w:r>
      <w:proofErr w:type="spellStart"/>
      <w:r w:rsidRPr="00983AF9">
        <w:t>tetraguaiacol</w:t>
      </w:r>
      <w:proofErr w:type="spellEnd"/>
      <w:r w:rsidRPr="00983AF9">
        <w:t xml:space="preserve"> (</w:t>
      </w:r>
      <w:r w:rsidRPr="009E7CE7">
        <w:rPr>
          <w:lang w:val="pt-BR"/>
        </w:rPr>
        <w:t>ε</w:t>
      </w:r>
      <w:r w:rsidRPr="00983AF9">
        <w:t xml:space="preserve"> = 26.6 mM⁻¹ cm⁻¹) and expressed as units per minute per milligram of protein (U min⁻¹ mg⁻¹ protein).</w:t>
      </w:r>
    </w:p>
    <w:p w14:paraId="1DCA1757" w14:textId="77777777" w:rsidR="009E7CE7" w:rsidRDefault="009E7CE7" w:rsidP="006741C3">
      <w:pPr>
        <w:pStyle w:val="MDPI31text"/>
      </w:pPr>
    </w:p>
    <w:p w14:paraId="286313AE" w14:textId="1F638225" w:rsidR="009E7CE7" w:rsidRPr="008E2E61" w:rsidRDefault="008E2E61" w:rsidP="008E2E61">
      <w:pPr>
        <w:pStyle w:val="MDPI22heading2"/>
        <w:spacing w:before="240"/>
      </w:pPr>
      <w:r w:rsidRPr="008E2E61">
        <w:t xml:space="preserve">4.7. </w:t>
      </w:r>
      <w:r w:rsidR="009E7CE7" w:rsidRPr="008E2E61">
        <w:t>Statistical analysis</w:t>
      </w:r>
    </w:p>
    <w:p w14:paraId="61F42268" w14:textId="77777777" w:rsidR="009E7CE7" w:rsidRDefault="009E7CE7" w:rsidP="008E2E61">
      <w:pPr>
        <w:pStyle w:val="MDPI31text"/>
      </w:pPr>
    </w:p>
    <w:p w14:paraId="4F1510E1" w14:textId="77777777" w:rsidR="00E90AF5" w:rsidRPr="00E90AF5" w:rsidRDefault="00E90AF5" w:rsidP="008E2E61">
      <w:pPr>
        <w:pStyle w:val="MDPI31text"/>
      </w:pPr>
      <w:r w:rsidRPr="00E90AF5">
        <w:t xml:space="preserve">Statistical analysis and procedures were performed using R 4.5.1 </w:t>
      </w:r>
      <w:hyperlink r:id="rId64">
        <w:r w:rsidRPr="00E90AF5">
          <w:rPr>
            <w:rStyle w:val="Hipervnculo"/>
            <w:color w:val="000000" w:themeColor="text1"/>
          </w:rPr>
          <w:t>[27]</w:t>
        </w:r>
      </w:hyperlink>
      <w:r w:rsidRPr="00E90AF5">
        <w:t xml:space="preserve">. Linear mixed-effects models were fitted to evaluate the effects of salinity levels, bacterial inoculation, and their interaction on germination, seedling development, and antioxidant enzyme activity. Model fitting was conducted using </w:t>
      </w:r>
      <w:r w:rsidRPr="00E90AF5">
        <w:rPr>
          <w:i/>
          <w:iCs/>
        </w:rPr>
        <w:t>lme4</w:t>
      </w:r>
      <w:r w:rsidRPr="00E90AF5">
        <w:t xml:space="preserve"> package </w:t>
      </w:r>
      <w:hyperlink r:id="rId65">
        <w:r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5C8129D9" w:rsidR="00E90AF5" w:rsidRPr="00E90AF5" w:rsidRDefault="00E90AF5"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were treated as fixed factors, while block (</w:t>
      </w:r>
      <m:oMath>
        <m:r>
          <w:rPr>
            <w:rFonts w:ascii="Cambria Math" w:hAnsi="Cambria Math"/>
          </w:rPr>
          <m:t>B</m:t>
        </m:r>
      </m:oMath>
      <w:r w:rsidRPr="00E90AF5">
        <w:t>) was included as a random effect to account for variation across repeated trials. The general form of the model was expressed as:</w:t>
      </w:r>
    </w:p>
    <w:p w14:paraId="77385018" w14:textId="70B09F29" w:rsidR="00E90AF5" w:rsidRPr="00E90AF5" w:rsidRDefault="00000000"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46658ED9" w14:textId="2164CF12" w:rsidR="00E90AF5" w:rsidRPr="00E90AF5" w:rsidRDefault="00E90AF5" w:rsidP="00E90AF5">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1AD685B3" w14:textId="77777777" w:rsidR="009E7CE7" w:rsidRPr="00983AF9" w:rsidRDefault="009E7CE7" w:rsidP="009E7CE7">
      <w:pPr>
        <w:pStyle w:val="MDPI31text"/>
      </w:pPr>
    </w:p>
    <w:p w14:paraId="32D3D901" w14:textId="77777777" w:rsidR="009E7CE7" w:rsidRPr="00983AF9" w:rsidRDefault="009E7CE7" w:rsidP="009E7CE7">
      <w:pPr>
        <w:pStyle w:val="MDPI31text"/>
      </w:pPr>
      <w:r w:rsidRPr="00983AF9">
        <w:t>The model was implemented using the</w:t>
      </w:r>
      <w:r w:rsidRPr="00983AF9">
        <w:rPr>
          <w:i/>
          <w:iCs/>
        </w:rPr>
        <w:t xml:space="preserve"> </w:t>
      </w:r>
      <w:proofErr w:type="spellStart"/>
      <w:proofErr w:type="gramStart"/>
      <w:r w:rsidRPr="00983AF9">
        <w:rPr>
          <w:i/>
          <w:iCs/>
        </w:rPr>
        <w:t>lmer</w:t>
      </w:r>
      <w:proofErr w:type="spellEnd"/>
      <w:r w:rsidRPr="00983AF9">
        <w:rPr>
          <w:i/>
          <w:iCs/>
        </w:rPr>
        <w:t>(</w:t>
      </w:r>
      <w:proofErr w:type="gramEnd"/>
      <w:r w:rsidRPr="00983AF9">
        <w:rPr>
          <w:i/>
          <w:iCs/>
        </w:rPr>
        <w:t>)</w:t>
      </w:r>
      <w:r w:rsidRPr="00983AF9">
        <w:t xml:space="preserve"> function from the </w:t>
      </w:r>
      <w:r w:rsidRPr="00983AF9">
        <w:rPr>
          <w:i/>
          <w:iCs/>
        </w:rPr>
        <w:t>lme</w:t>
      </w:r>
      <w:proofErr w:type="gramStart"/>
      <w:r w:rsidRPr="00983AF9">
        <w:rPr>
          <w:i/>
          <w:iCs/>
        </w:rPr>
        <w:t>4</w:t>
      </w:r>
      <w:r w:rsidRPr="00983AF9">
        <w:t>  R</w:t>
      </w:r>
      <w:proofErr w:type="gramEnd"/>
      <w:r w:rsidRPr="00983AF9">
        <w:t xml:space="preserve"> package, with the following formula syntax: </w:t>
      </w:r>
    </w:p>
    <w:p w14:paraId="41F67D2D" w14:textId="2EFB1574" w:rsidR="009E7CE7" w:rsidRPr="009E7CE7" w:rsidRDefault="00BB7802" w:rsidP="00BB7802">
      <w:pPr>
        <w:pStyle w:val="MDPI31text"/>
        <w:rPr>
          <w:lang w:val="pt-BR"/>
        </w:rPr>
      </w:pPr>
      <m:oMathPara>
        <m:oMath>
          <m:r>
            <w:rPr>
              <w:rFonts w:ascii="Cambria Math" w:hAnsi="Cambria Math"/>
              <w:lang w:val="pt-BR"/>
            </w:rPr>
            <m:t>lmer(response~inoculation*salinity+</m:t>
          </m:r>
          <m:d>
            <m:dPr>
              <m:ctrlPr>
                <w:rPr>
                  <w:rFonts w:ascii="Cambria Math" w:hAnsi="Cambria Math"/>
                  <w:i/>
                  <w:lang w:val="pt-BR"/>
                </w:rPr>
              </m:ctrlPr>
            </m:dPr>
            <m:e>
              <m:r>
                <w:rPr>
                  <w:rFonts w:ascii="Cambria Math" w:hAnsi="Cambria Math"/>
                  <w:lang w:val="pt-BR"/>
                </w:rPr>
                <m:t>1</m:t>
              </m:r>
            </m:e>
            <m:e>
              <m:r>
                <w:rPr>
                  <w:rFonts w:ascii="Cambria Math" w:hAnsi="Cambria Math"/>
                  <w:lang w:val="pt-BR"/>
                </w:rPr>
                <m:t>block</m:t>
              </m:r>
            </m:e>
          </m:d>
          <m:r>
            <w:rPr>
              <w:rFonts w:ascii="Cambria Math" w:hAnsi="Cambria Math"/>
              <w:lang w:val="pt-BR"/>
            </w:rPr>
            <m:t>, data=dataset)</m:t>
          </m:r>
        </m:oMath>
      </m:oMathPara>
    </w:p>
    <w:p w14:paraId="282CF965" w14:textId="77777777" w:rsidR="009E7CE7" w:rsidRPr="00983AF9" w:rsidRDefault="009E7CE7" w:rsidP="009E7CE7">
      <w:pPr>
        <w:pStyle w:val="MDPI31text"/>
        <w:rPr>
          <w:color w:val="000000" w:themeColor="text1"/>
        </w:rPr>
      </w:pPr>
      <w:r w:rsidRPr="00983AF9">
        <w:lastRenderedPageBreak/>
        <w:t>When statistically significant main or interaction effects were detected, pairwise comparisons were used using Tukey’s Honest Significant Difference test, implemented through the</w:t>
      </w:r>
      <w:r w:rsidRPr="00983AF9">
        <w:rPr>
          <w:i/>
          <w:iCs/>
        </w:rPr>
        <w:t xml:space="preserve"> </w:t>
      </w:r>
      <w:proofErr w:type="spellStart"/>
      <w:r w:rsidRPr="00983AF9">
        <w:rPr>
          <w:i/>
          <w:iCs/>
        </w:rPr>
        <w:t>emmeans</w:t>
      </w:r>
      <w:proofErr w:type="spellEnd"/>
      <w:r w:rsidRPr="00983AF9">
        <w:t xml:space="preserve"> </w:t>
      </w:r>
      <w:r w:rsidRPr="00983AF9">
        <w:rPr>
          <w:color w:val="000000" w:themeColor="text1"/>
        </w:rPr>
        <w:t xml:space="preserve">package </w:t>
      </w:r>
      <w:hyperlink r:id="rId66" w:history="1">
        <w:r w:rsidRPr="00983AF9">
          <w:rPr>
            <w:rStyle w:val="Hipervnculo"/>
            <w:color w:val="000000" w:themeColor="text1"/>
          </w:rPr>
          <w:t>[29]</w:t>
        </w:r>
      </w:hyperlink>
      <w:r w:rsidRPr="00983AF9">
        <w:rPr>
          <w:color w:val="000000" w:themeColor="text1"/>
        </w:rPr>
        <w:t>. </w:t>
      </w:r>
    </w:p>
    <w:p w14:paraId="60686D8F" w14:textId="77777777" w:rsidR="009E7CE7" w:rsidRPr="00983AF9" w:rsidRDefault="009E7CE7" w:rsidP="009E7CE7">
      <w:pPr>
        <w:pStyle w:val="MDPI31text"/>
        <w:rPr>
          <w:color w:val="000000" w:themeColor="text1"/>
        </w:rPr>
      </w:pPr>
    </w:p>
    <w:p w14:paraId="213FE6EF" w14:textId="77777777" w:rsidR="009E7CE7" w:rsidRPr="00663EA5" w:rsidRDefault="009E7CE7"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4B47FD">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2831C382" w14:textId="4C8591CD" w:rsidR="004329E9" w:rsidRPr="00D10791" w:rsidRDefault="008E2E61" w:rsidP="00683573">
      <w:pPr>
        <w:pStyle w:val="MDPI21heading1"/>
        <w:tabs>
          <w:tab w:val="left" w:pos="5393"/>
        </w:tabs>
        <w:rPr>
          <w:color w:val="000000" w:themeColor="text1"/>
          <w:highlight w:val="yellow"/>
        </w:rPr>
      </w:pPr>
      <w:r w:rsidRPr="00D10791">
        <w:t xml:space="preserve">5. </w:t>
      </w:r>
      <w:r w:rsidR="00C76A6A" w:rsidRPr="00D10791">
        <w:t>Conclusions</w:t>
      </w:r>
    </w:p>
    <w:p w14:paraId="117DB60D" w14:textId="3F15BFB0" w:rsidR="00683573" w:rsidRPr="00683573" w:rsidRDefault="00683573" w:rsidP="00683573">
      <w:pPr>
        <w:pStyle w:val="MDPI62backmatter"/>
        <w:spacing w:before="240"/>
        <w:rPr>
          <w:color w:val="EE0000"/>
          <w:sz w:val="20"/>
          <w:szCs w:val="22"/>
          <w:lang w:eastAsia="de-DE"/>
        </w:rPr>
      </w:pPr>
      <w:r w:rsidRPr="00683573">
        <w:rPr>
          <w:color w:val="EE0000"/>
          <w:sz w:val="20"/>
          <w:szCs w:val="22"/>
          <w:lang w:eastAsia="de-DE"/>
        </w:rPr>
        <w:t xml:space="preserve">This study provides the first evaluation of </w:t>
      </w:r>
      <w:proofErr w:type="spellStart"/>
      <w:r w:rsidRPr="00683573">
        <w:rPr>
          <w:i/>
          <w:iCs/>
          <w:color w:val="EE0000"/>
          <w:sz w:val="20"/>
          <w:szCs w:val="22"/>
          <w:lang w:eastAsia="de-DE"/>
        </w:rPr>
        <w:t>Azospirillum</w:t>
      </w:r>
      <w:proofErr w:type="spellEnd"/>
      <w:r w:rsidRPr="00683573">
        <w:rPr>
          <w:i/>
          <w:iCs/>
          <w:color w:val="EE0000"/>
          <w:sz w:val="20"/>
          <w:szCs w:val="22"/>
          <w:lang w:eastAsia="de-DE"/>
        </w:rPr>
        <w:t xml:space="preserve"> </w:t>
      </w:r>
      <w:proofErr w:type="spellStart"/>
      <w:r w:rsidRPr="00683573">
        <w:rPr>
          <w:i/>
          <w:iCs/>
          <w:color w:val="EE0000"/>
          <w:sz w:val="20"/>
          <w:szCs w:val="22"/>
          <w:lang w:eastAsia="de-DE"/>
        </w:rPr>
        <w:t>brasilense</w:t>
      </w:r>
      <w:proofErr w:type="spellEnd"/>
      <w:r w:rsidRPr="00683573">
        <w:rPr>
          <w:color w:val="EE0000"/>
          <w:sz w:val="20"/>
          <w:szCs w:val="22"/>
          <w:lang w:eastAsia="de-DE"/>
        </w:rPr>
        <w:t xml:space="preserve"> as a plant growth-promoting bacterium (PGPB) in quinoa during germination under increasing salinity. Strains BR-11001 and, particularly, BR-11002 retained high viability in NaCl-supplemented media, confirming their halotolerance, and their inoculation improved germination percentage and cotyledon emergence across the 0–450 mM NaCl gradient, indicating enhanced physiological efficiency during early development. Inoculated seedlings, especially with BR-11002, showed greater root and shoot growth as well as higher biomass under severe salinity stress, while antioxidant enzymes (SOD, CAT, APX, and GPX) were consistently stimulated, confirming a strengthened oxidative defense system. Taken together, these findings establish BR-11002 as a promising bioinoculant for enhancing germination, seedling establishment, and stress resilience of </w:t>
      </w:r>
      <w:r w:rsidRPr="00683573">
        <w:rPr>
          <w:i/>
          <w:iCs/>
          <w:color w:val="EE0000"/>
          <w:sz w:val="20"/>
          <w:szCs w:val="22"/>
          <w:lang w:eastAsia="de-DE"/>
        </w:rPr>
        <w:t>C. quinoa</w:t>
      </w:r>
      <w:r w:rsidRPr="00683573">
        <w:rPr>
          <w:color w:val="EE0000"/>
          <w:sz w:val="20"/>
          <w:szCs w:val="22"/>
          <w:lang w:eastAsia="de-DE"/>
        </w:rPr>
        <w:t xml:space="preserve"> in salt-affected soils. Beyond advancing fundamental understanding of PGPB–quinoa interactions, this work provides a scientific basis for integrating halotolerant </w:t>
      </w:r>
      <w:r w:rsidRPr="00683573">
        <w:rPr>
          <w:i/>
          <w:iCs/>
          <w:color w:val="EE0000"/>
          <w:sz w:val="20"/>
          <w:szCs w:val="22"/>
          <w:lang w:eastAsia="de-DE"/>
        </w:rPr>
        <w:t xml:space="preserve">A. </w:t>
      </w:r>
      <w:proofErr w:type="spellStart"/>
      <w:r w:rsidRPr="00683573">
        <w:rPr>
          <w:i/>
          <w:iCs/>
          <w:color w:val="EE0000"/>
          <w:sz w:val="20"/>
          <w:szCs w:val="22"/>
          <w:lang w:eastAsia="de-DE"/>
        </w:rPr>
        <w:t>brasilense</w:t>
      </w:r>
      <w:proofErr w:type="spellEnd"/>
      <w:r w:rsidRPr="00683573">
        <w:rPr>
          <w:color w:val="EE0000"/>
          <w:sz w:val="20"/>
          <w:szCs w:val="22"/>
          <w:lang w:eastAsia="de-DE"/>
        </w:rPr>
        <w:t xml:space="preserve"> strains into sustainable agricultural systems to improve crop productivity and resilience in saline and resource-limited environments.</w:t>
      </w:r>
    </w:p>
    <w:p w14:paraId="02B78CF9" w14:textId="5CB7C7ED" w:rsidR="00C76A6A" w:rsidRPr="002469C7" w:rsidRDefault="00C76A6A" w:rsidP="00683573">
      <w:pPr>
        <w:pStyle w:val="MDPI62backmatter"/>
        <w:spacing w:before="240"/>
      </w:pPr>
      <w:r w:rsidRPr="002469C7">
        <w:rPr>
          <w:b/>
        </w:rPr>
        <w:t>Supplementary Materials:</w:t>
      </w:r>
      <w:r w:rsidR="00433471" w:rsidRPr="002469C7">
        <w:rPr>
          <w:b/>
        </w:rPr>
        <w:t xml:space="preserve"> </w:t>
      </w:r>
      <w:r w:rsidR="004A47B7" w:rsidRPr="002469C7">
        <w:t xml:space="preserve">The following supporting information can be downloaded at: </w:t>
      </w:r>
      <w:r w:rsidR="00FA2740" w:rsidRPr="002469C7">
        <w:t>https://www.mdpi.com/article/doi/s1</w:t>
      </w:r>
    </w:p>
    <w:p w14:paraId="0CA460DE" w14:textId="34EBA46F" w:rsidR="00847DA4" w:rsidRDefault="00C76A6A" w:rsidP="006741C3">
      <w:pPr>
        <w:pStyle w:val="MDPI62backmatter"/>
      </w:pPr>
      <w:r w:rsidRPr="002469C7">
        <w:rPr>
          <w:b/>
        </w:rPr>
        <w:t>Author Contributions:</w:t>
      </w:r>
      <w:r w:rsidR="00E134FD">
        <w:t xml:space="preserve"> </w:t>
      </w:r>
      <w:r w:rsidR="00847DA4" w:rsidRPr="00847DA4">
        <w:t>Conception and design of the study by JDAC, RPR, and RJSS</w:t>
      </w:r>
      <w:r w:rsidR="00847DA4">
        <w:t>;</w:t>
      </w:r>
      <w:r w:rsidR="00847DA4" w:rsidRPr="00847DA4">
        <w:t xml:space="preserve"> Material preparation, data collection, and analysis were performed by JDAC, MNMS, and FLI</w:t>
      </w:r>
      <w:r w:rsidR="00847DA4">
        <w:t>;</w:t>
      </w:r>
      <w:r w:rsidR="00847DA4" w:rsidRPr="00847DA4">
        <w:t xml:space="preserve"> The first draft of the manuscript was written by JDAC, MNMS, and FLI. RPR and RJSS contributed to the review and editing of the manuscript. RPR also supervised the study and acquired funding. All authors read and </w:t>
      </w:r>
      <w:r w:rsidR="00E134FD" w:rsidRPr="00847DA4">
        <w:t>approved of</w:t>
      </w:r>
      <w:r w:rsidR="00847DA4" w:rsidRPr="00847DA4">
        <w:t xml:space="preserve"> the final manuscript.</w:t>
      </w:r>
    </w:p>
    <w:p w14:paraId="0001D41E" w14:textId="03964848" w:rsidR="00C76A6A" w:rsidRPr="00983AF9" w:rsidRDefault="00C76A6A" w:rsidP="006741C3">
      <w:pPr>
        <w:pStyle w:val="MDPI62backmatter"/>
        <w:rPr>
          <w:lang w:val="pt-PT"/>
        </w:rPr>
      </w:pPr>
      <w:r w:rsidRPr="00983AF9">
        <w:rPr>
          <w:b/>
          <w:lang w:val="pt-PT"/>
        </w:rPr>
        <w:t>Funding:</w:t>
      </w:r>
      <w:r w:rsidR="00847DA4" w:rsidRPr="00983AF9">
        <w:rPr>
          <w:b/>
          <w:lang w:val="pt-PT"/>
        </w:rPr>
        <w:t xml:space="preserve"> </w:t>
      </w:r>
      <w:proofErr w:type="spellStart"/>
      <w:r w:rsidR="00847DA4" w:rsidRPr="00983AF9">
        <w:rPr>
          <w:bCs/>
          <w:lang w:val="pt-PT"/>
        </w:rPr>
        <w:t>This</w:t>
      </w:r>
      <w:proofErr w:type="spellEnd"/>
      <w:r w:rsidR="00847DA4" w:rsidRPr="00983AF9">
        <w:rPr>
          <w:bCs/>
          <w:lang w:val="pt-PT"/>
        </w:rPr>
        <w:t xml:space="preserve"> research </w:t>
      </w:r>
      <w:proofErr w:type="spellStart"/>
      <w:r w:rsidR="00847DA4" w:rsidRPr="00983AF9">
        <w:rPr>
          <w:bCs/>
          <w:lang w:val="pt-PT"/>
        </w:rPr>
        <w:t>received</w:t>
      </w:r>
      <w:proofErr w:type="spellEnd"/>
      <w:r w:rsidR="00847DA4" w:rsidRPr="00983AF9">
        <w:rPr>
          <w:bCs/>
          <w:lang w:val="pt-PT"/>
        </w:rPr>
        <w:t xml:space="preserve"> no </w:t>
      </w:r>
      <w:proofErr w:type="spellStart"/>
      <w:r w:rsidR="00847DA4" w:rsidRPr="00983AF9">
        <w:rPr>
          <w:bCs/>
          <w:lang w:val="pt-PT"/>
        </w:rPr>
        <w:t>external</w:t>
      </w:r>
      <w:proofErr w:type="spellEnd"/>
      <w:r w:rsidR="00847DA4" w:rsidRPr="00983AF9">
        <w:rPr>
          <w:bCs/>
          <w:lang w:val="pt-PT"/>
        </w:rPr>
        <w:t xml:space="preserve"> funding, </w:t>
      </w:r>
      <w:proofErr w:type="spellStart"/>
      <w:r w:rsidR="00847DA4" w:rsidRPr="00983AF9">
        <w:rPr>
          <w:bCs/>
          <w:lang w:val="pt-PT"/>
        </w:rPr>
        <w:t>and</w:t>
      </w:r>
      <w:proofErr w:type="spellEnd"/>
      <w:r w:rsidR="00847DA4" w:rsidRPr="00983AF9">
        <w:rPr>
          <w:bCs/>
          <w:lang w:val="pt-PT"/>
        </w:rPr>
        <w:t xml:space="preserve"> </w:t>
      </w:r>
      <w:proofErr w:type="spellStart"/>
      <w:r w:rsidR="00847DA4" w:rsidRPr="00983AF9">
        <w:rPr>
          <w:bCs/>
          <w:lang w:val="pt-PT"/>
        </w:rPr>
        <w:t>the</w:t>
      </w:r>
      <w:proofErr w:type="spellEnd"/>
      <w:r w:rsidR="00847DA4" w:rsidRPr="00983AF9">
        <w:rPr>
          <w:bCs/>
          <w:lang w:val="pt-PT"/>
        </w:rPr>
        <w:t xml:space="preserve"> APC </w:t>
      </w:r>
      <w:proofErr w:type="spellStart"/>
      <w:r w:rsidR="00847DA4" w:rsidRPr="00983AF9">
        <w:rPr>
          <w:bCs/>
          <w:lang w:val="pt-PT"/>
        </w:rPr>
        <w:t>was</w:t>
      </w:r>
      <w:proofErr w:type="spellEnd"/>
      <w:r w:rsidR="00847DA4" w:rsidRPr="00983AF9">
        <w:rPr>
          <w:bCs/>
          <w:lang w:val="pt-PT"/>
        </w:rPr>
        <w:t xml:space="preserve"> </w:t>
      </w:r>
      <w:proofErr w:type="spellStart"/>
      <w:r w:rsidR="00847DA4" w:rsidRPr="00983AF9">
        <w:rPr>
          <w:bCs/>
          <w:lang w:val="pt-PT"/>
        </w:rPr>
        <w:t>funded</w:t>
      </w:r>
      <w:proofErr w:type="spellEnd"/>
      <w:r w:rsidR="00847DA4" w:rsidRPr="00983AF9">
        <w:rPr>
          <w:bCs/>
          <w:lang w:val="pt-PT"/>
        </w:rPr>
        <w:t xml:space="preserve"> </w:t>
      </w:r>
      <w:proofErr w:type="spellStart"/>
      <w:r w:rsidR="00847DA4" w:rsidRPr="00983AF9">
        <w:rPr>
          <w:bCs/>
          <w:lang w:val="pt-PT"/>
        </w:rPr>
        <w:t>by</w:t>
      </w:r>
      <w:proofErr w:type="spellEnd"/>
      <w:r w:rsidR="00847DA4" w:rsidRPr="00983AF9">
        <w:rPr>
          <w:bCs/>
          <w:lang w:val="pt-PT"/>
        </w:rPr>
        <w:t xml:space="preserve"> Universidade Estadual de Santa Cruz (UESC)</w:t>
      </w:r>
      <w:r w:rsidR="00847DA4" w:rsidRPr="00983AF9">
        <w:rPr>
          <w:b/>
          <w:lang w:val="pt-PT"/>
        </w:rPr>
        <w:t xml:space="preserve">, </w:t>
      </w:r>
      <w:r w:rsidR="00847DA4" w:rsidRPr="00983AF9">
        <w:rPr>
          <w:bCs/>
          <w:lang w:val="pt-PT"/>
        </w:rPr>
        <w:t>Coordenação de Aperfeiçoamento de Pessoal de Nível Superior -CAPES- (</w:t>
      </w:r>
      <w:proofErr w:type="spellStart"/>
      <w:r w:rsidR="00847DA4" w:rsidRPr="00983AF9">
        <w:rPr>
          <w:bCs/>
          <w:lang w:val="pt-PT"/>
        </w:rPr>
        <w:t>Brazil</w:t>
      </w:r>
      <w:proofErr w:type="spellEnd"/>
      <w:r w:rsidR="00847DA4" w:rsidRPr="00983AF9">
        <w:rPr>
          <w:bCs/>
          <w:lang w:val="pt-PT"/>
        </w:rPr>
        <w:t>)</w:t>
      </w:r>
      <w:r w:rsidR="00B47C99" w:rsidRPr="00983AF9">
        <w:rPr>
          <w:bCs/>
          <w:lang w:val="pt-PT"/>
        </w:rPr>
        <w:t>.</w:t>
      </w:r>
      <w:r w:rsidR="00614515" w:rsidRPr="00983AF9">
        <w:rPr>
          <w:bCs/>
          <w:lang w:val="pt-PT"/>
        </w:rPr>
        <w:t xml:space="preserve"> </w:t>
      </w:r>
    </w:p>
    <w:p w14:paraId="3B3CA43F" w14:textId="05FE66CE" w:rsidR="006174CF" w:rsidRPr="002469C7" w:rsidRDefault="002C5D3F" w:rsidP="006741C3">
      <w:pPr>
        <w:pStyle w:val="MDPI62backmatter"/>
      </w:pPr>
      <w:r w:rsidRPr="002469C7">
        <w:rPr>
          <w:b/>
        </w:rPr>
        <w:t>Data Availability Statement:</w:t>
      </w:r>
      <w:r w:rsidRPr="002469C7">
        <w:t xml:space="preserve"> </w:t>
      </w:r>
      <w:r w:rsidR="00614515" w:rsidRPr="00614515">
        <w:t>The data presented in this study are available</w:t>
      </w:r>
      <w:r w:rsidR="006174CF">
        <w:t xml:space="preserve"> </w:t>
      </w:r>
      <w:r w:rsidR="006174CF" w:rsidRPr="006174CF">
        <w:t xml:space="preserve">in the GitHub repository: </w:t>
      </w:r>
      <w:hyperlink r:id="rId67" w:history="1">
        <w:r w:rsidR="006174CF" w:rsidRPr="004E7E59">
          <w:rPr>
            <w:rStyle w:val="Hipervnculo"/>
          </w:rPr>
          <w:t>https://github.com/mila-ms/azospirillum_brasilense</w:t>
        </w:r>
      </w:hyperlink>
    </w:p>
    <w:p w14:paraId="75222016" w14:textId="77777777" w:rsidR="00614515" w:rsidRPr="00983AF9" w:rsidRDefault="00C76A6A" w:rsidP="00614515">
      <w:pPr>
        <w:pStyle w:val="MDPI62backmatter"/>
      </w:pPr>
      <w:r w:rsidRPr="002469C7">
        <w:rPr>
          <w:b/>
        </w:rPr>
        <w:t>Acknowledgments:</w:t>
      </w:r>
      <w:r w:rsidRPr="002469C7">
        <w:t xml:space="preserve"> </w:t>
      </w:r>
      <w:r w:rsidR="00614515" w:rsidRPr="00983AF9">
        <w:t xml:space="preserve">We express our gratitude to the Microbial Biotechnology Laboratory and the </w:t>
      </w:r>
      <w:proofErr w:type="spellStart"/>
      <w:r w:rsidR="00614515" w:rsidRPr="00983AF9">
        <w:t>LaBiOmicas</w:t>
      </w:r>
      <w:proofErr w:type="spellEnd"/>
      <w:r w:rsidR="00614515" w:rsidRPr="00983AF9">
        <w:t xml:space="preserve"> Laboratory of the Center for Biotechnology and Genetics at UESC for providing the necessary resources, technical support, and infrastructure for this research.</w:t>
      </w:r>
    </w:p>
    <w:p w14:paraId="58BA1800" w14:textId="77777777" w:rsidR="00B47C99" w:rsidRDefault="00C76A6A" w:rsidP="00B47C99">
      <w:pPr>
        <w:pStyle w:val="MDPI62backmatter"/>
      </w:pPr>
      <w:r w:rsidRPr="002469C7">
        <w:rPr>
          <w:b/>
        </w:rPr>
        <w:t>Conflicts of Interest:</w:t>
      </w:r>
      <w:r w:rsidRPr="002469C7">
        <w:t xml:space="preserve"> </w:t>
      </w:r>
      <w:bookmarkStart w:id="3" w:name="_Hlk181004646"/>
      <w:r w:rsidR="00614515" w:rsidRPr="00614515">
        <w:t>The authors declare 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614515" w:rsidP="00B47C99">
      <w:pPr>
        <w:pStyle w:val="MDPI62backmatter"/>
        <w:rPr>
          <w:szCs w:val="18"/>
        </w:rPr>
      </w:pPr>
      <w:r>
        <w:br/>
      </w:r>
    </w:p>
    <w:bookmarkEnd w:id="3"/>
    <w:p w14:paraId="2DABFADF" w14:textId="77777777" w:rsidR="00D06EC3" w:rsidRDefault="00D06EC3">
      <w:pPr>
        <w:spacing w:line="240" w:lineRule="auto"/>
        <w:jc w:val="left"/>
        <w:rPr>
          <w:rFonts w:eastAsia="Times New Roman"/>
          <w:b/>
          <w:snapToGrid w:val="0"/>
          <w:sz w:val="24"/>
          <w:szCs w:val="22"/>
          <w:lang w:eastAsia="de-DE" w:bidi="en-US"/>
        </w:rPr>
      </w:pPr>
      <w:r>
        <w:br w:type="page"/>
      </w:r>
    </w:p>
    <w:p w14:paraId="7EBD0F4B" w14:textId="4278C1B4" w:rsidR="00B84C80" w:rsidRPr="00BE30D8" w:rsidRDefault="00B84C80" w:rsidP="006741C3">
      <w:pPr>
        <w:pStyle w:val="MDPI21heading1"/>
        <w:ind w:left="0"/>
        <w:rPr>
          <w:lang w:val="pt-PT"/>
        </w:rPr>
      </w:pPr>
      <w:proofErr w:type="spellStart"/>
      <w:r w:rsidRPr="00BE30D8">
        <w:rPr>
          <w:lang w:val="pt-PT"/>
        </w:rPr>
        <w:lastRenderedPageBreak/>
        <w:t>References</w:t>
      </w:r>
      <w:proofErr w:type="spellEnd"/>
    </w:p>
    <w:p w14:paraId="3A5444F5" w14:textId="77777777" w:rsidR="00D06EC3" w:rsidRPr="00BE30D8" w:rsidRDefault="00D06EC3" w:rsidP="006741C3">
      <w:pPr>
        <w:pStyle w:val="MDPI21heading1"/>
        <w:ind w:left="0"/>
        <w:rPr>
          <w:lang w:val="pt-PT"/>
        </w:rPr>
      </w:pPr>
    </w:p>
    <w:p w14:paraId="506292AC" w14:textId="77777777" w:rsidR="00D46F22" w:rsidRPr="00D46F22" w:rsidRDefault="00D06EC3" w:rsidP="00D46F22">
      <w:pPr>
        <w:pStyle w:val="Bibliografa"/>
        <w:rPr>
          <w:sz w:val="24"/>
        </w:rPr>
      </w:pPr>
      <w:r>
        <w:fldChar w:fldCharType="begin"/>
      </w:r>
      <w:r w:rsidR="00BE30D8" w:rsidRPr="00BE30D8">
        <w:rPr>
          <w:lang w:val="pt-PT"/>
        </w:rPr>
        <w:instrText xml:space="preserve"> ADDIN ZOTERO_BIBL {"uncited":[],"omitted":[],"custom":[]} CSL_BIBLIOGRAPHY </w:instrText>
      </w:r>
      <w:r>
        <w:fldChar w:fldCharType="separate"/>
      </w:r>
      <w:r w:rsidR="00D46F22" w:rsidRPr="00D46F22">
        <w:rPr>
          <w:sz w:val="24"/>
          <w:lang w:val="pt-PT"/>
        </w:rPr>
        <w:t xml:space="preserve">A. Timofeeva, Maria R Galyamova, &amp; S. Sedykh. </w:t>
      </w:r>
      <w:r w:rsidR="00D46F22" w:rsidRPr="00D46F22">
        <w:rPr>
          <w:sz w:val="24"/>
        </w:rPr>
        <w:t xml:space="preserve">(2023). Plant Growth-Promoting Soil Bacteria: Nitrogen Fixation, Phosphate Solubilization, Siderophore Production, and Other Biological Activities. </w:t>
      </w:r>
      <w:r w:rsidR="00D46F22" w:rsidRPr="00D46F22">
        <w:rPr>
          <w:i/>
          <w:iCs/>
          <w:sz w:val="24"/>
        </w:rPr>
        <w:t>Plants</w:t>
      </w:r>
      <w:r w:rsidR="00D46F22" w:rsidRPr="00D46F22">
        <w:rPr>
          <w:sz w:val="24"/>
        </w:rPr>
        <w:t>. https://doi.org/10.3390/plants12244074</w:t>
      </w:r>
    </w:p>
    <w:p w14:paraId="70A19E55" w14:textId="77777777" w:rsidR="00D46F22" w:rsidRPr="00D46F22" w:rsidRDefault="00D46F22" w:rsidP="00D46F22">
      <w:pPr>
        <w:pStyle w:val="Bibliografa"/>
        <w:rPr>
          <w:sz w:val="24"/>
        </w:rPr>
      </w:pPr>
      <w:r w:rsidRPr="00D46F22">
        <w:rPr>
          <w:sz w:val="24"/>
        </w:rPr>
        <w:t xml:space="preserve">Aizheng Yang, Yang, A., Saqib Saleem Akhtar, Akhtar, S. S., Qiang Fu, Fu, Q., Muhammad Naveed, Naveed, M., Shahid Iqbal, Shahid Iqbal, Iqbal, S., Thomas Roitsch, Roitsch, T., Sven‐Erik Jacobsen, &amp; Jacobsen, S.-E. (2020). Burkholderia Phytofirmans PsJN Stimulate Growth and Yield of Quinoa under Salinity Stress. </w:t>
      </w:r>
      <w:r w:rsidRPr="00D46F22">
        <w:rPr>
          <w:i/>
          <w:iCs/>
          <w:sz w:val="24"/>
        </w:rPr>
        <w:t>Plants</w:t>
      </w:r>
      <w:r w:rsidRPr="00D46F22">
        <w:rPr>
          <w:sz w:val="24"/>
        </w:rPr>
        <w:t xml:space="preserve">, </w:t>
      </w:r>
      <w:r w:rsidRPr="00D46F22">
        <w:rPr>
          <w:i/>
          <w:iCs/>
          <w:sz w:val="24"/>
        </w:rPr>
        <w:t>9</w:t>
      </w:r>
      <w:r w:rsidRPr="00D46F22">
        <w:rPr>
          <w:sz w:val="24"/>
        </w:rPr>
        <w:t>(6), 672. https://doi.org/10.3390/plants9060672</w:t>
      </w:r>
    </w:p>
    <w:p w14:paraId="03441885" w14:textId="77777777" w:rsidR="00D46F22" w:rsidRPr="00D46F22" w:rsidRDefault="00D46F22" w:rsidP="00D46F22">
      <w:pPr>
        <w:pStyle w:val="Bibliografa"/>
        <w:rPr>
          <w:sz w:val="24"/>
        </w:rPr>
      </w:pPr>
      <w:r w:rsidRPr="00D46F22">
        <w:rPr>
          <w:sz w:val="24"/>
        </w:rPr>
        <w:t xml:space="preserve">Aizheng Yang, Yang, A., Saqib Saleem Akhtar, Akhtar, S. S., Shahid Iqbal, Shahid Iqbal, Iqbal, S., Shahid Iqbal, Muhammad Amjad, Amjad, M. W., Muhammad Amjad, Muhammad Amjad, Muhammad Naveed, Naveed, M., Zahir Ahmad Zahir, Zahir, Z. A., Sven‐Erik Jacobsen, &amp; Jacobsen, S.-E. (2016). Enhancing salt tolerance in quinoa by halotolerant bacterial inoculation. </w:t>
      </w:r>
      <w:r w:rsidRPr="00D46F22">
        <w:rPr>
          <w:i/>
          <w:iCs/>
          <w:sz w:val="24"/>
        </w:rPr>
        <w:t>Functional Plant Biology</w:t>
      </w:r>
      <w:r w:rsidRPr="00D46F22">
        <w:rPr>
          <w:sz w:val="24"/>
        </w:rPr>
        <w:t xml:space="preserve">, </w:t>
      </w:r>
      <w:r w:rsidRPr="00D46F22">
        <w:rPr>
          <w:i/>
          <w:iCs/>
          <w:sz w:val="24"/>
        </w:rPr>
        <w:t>43</w:t>
      </w:r>
      <w:r w:rsidRPr="00D46F22">
        <w:rPr>
          <w:sz w:val="24"/>
        </w:rPr>
        <w:t>(7), 632–642. https://doi.org/10.1071/fp15265</w:t>
      </w:r>
    </w:p>
    <w:p w14:paraId="666D60AF" w14:textId="77777777" w:rsidR="00D46F22" w:rsidRPr="00D46F22" w:rsidRDefault="00D46F22" w:rsidP="00D46F22">
      <w:pPr>
        <w:pStyle w:val="Bibliografa"/>
        <w:rPr>
          <w:sz w:val="24"/>
        </w:rPr>
      </w:pPr>
      <w:r w:rsidRPr="00D46F22">
        <w:rPr>
          <w:sz w:val="24"/>
        </w:rPr>
        <w:t xml:space="preserve">Aslam, M. U., Raza, M. A. S., Saleem, M. F., Waqas, M., Iqbal, R., Ahmad, S., &amp; Haider, I. (2020). Improving Strategic Growth Stage-based Drought Tolerance in Quinoa by Rhizobacterial Inoculation. </w:t>
      </w:r>
      <w:r w:rsidRPr="00D46F22">
        <w:rPr>
          <w:i/>
          <w:iCs/>
          <w:sz w:val="24"/>
        </w:rPr>
        <w:t>Communications in Soil Science and Plant Analysis</w:t>
      </w:r>
      <w:r w:rsidRPr="00D46F22">
        <w:rPr>
          <w:sz w:val="24"/>
        </w:rPr>
        <w:t xml:space="preserve">, </w:t>
      </w:r>
      <w:r w:rsidRPr="00D46F22">
        <w:rPr>
          <w:i/>
          <w:iCs/>
          <w:sz w:val="24"/>
        </w:rPr>
        <w:t>51</w:t>
      </w:r>
      <w:r w:rsidRPr="00D46F22">
        <w:rPr>
          <w:sz w:val="24"/>
        </w:rPr>
        <w:t>(7), 853–868. https://doi.org/10.1080/00103624.2020.1744634</w:t>
      </w:r>
    </w:p>
    <w:p w14:paraId="0D230687" w14:textId="77777777" w:rsidR="00D46F22" w:rsidRPr="00D46F22" w:rsidRDefault="00D46F22" w:rsidP="00D46F22">
      <w:pPr>
        <w:pStyle w:val="Bibliografa"/>
        <w:rPr>
          <w:sz w:val="24"/>
        </w:rPr>
      </w:pPr>
      <w:r w:rsidRPr="00D46F22">
        <w:rPr>
          <w:sz w:val="24"/>
        </w:rPr>
        <w:t xml:space="preserve">Bhattacharyya, P. N., &amp; Jha, D. K. (2012). Plant growth-promoting rhizobacteria (PGPR): Emergence in agriculture. </w:t>
      </w:r>
      <w:r w:rsidRPr="00D46F22">
        <w:rPr>
          <w:i/>
          <w:iCs/>
          <w:sz w:val="24"/>
        </w:rPr>
        <w:t>World Journal of Microbiology and Biotechnology</w:t>
      </w:r>
      <w:r w:rsidRPr="00D46F22">
        <w:rPr>
          <w:sz w:val="24"/>
        </w:rPr>
        <w:t xml:space="preserve">, </w:t>
      </w:r>
      <w:r w:rsidRPr="00D46F22">
        <w:rPr>
          <w:i/>
          <w:iCs/>
          <w:sz w:val="24"/>
        </w:rPr>
        <w:t>28</w:t>
      </w:r>
      <w:r w:rsidRPr="00D46F22">
        <w:rPr>
          <w:sz w:val="24"/>
        </w:rPr>
        <w:t>(4), 1327–1350. https://doi.org/10.1007/s11274-011-0979-9</w:t>
      </w:r>
    </w:p>
    <w:p w14:paraId="13BE1135" w14:textId="77777777" w:rsidR="00D46F22" w:rsidRPr="00D46F22" w:rsidRDefault="00D46F22" w:rsidP="00D46F22">
      <w:pPr>
        <w:pStyle w:val="Bibliografa"/>
        <w:rPr>
          <w:sz w:val="24"/>
        </w:rPr>
      </w:pPr>
      <w:r w:rsidRPr="00D46F22">
        <w:rPr>
          <w:sz w:val="24"/>
        </w:rPr>
        <w:t xml:space="preserve">Brito, T. S., Schons, D. C., Ritter, G., Netto, L. A., Eberling, T., Pan, R., &amp; Guimarães, V. F. (2018). Growth Promotion by Azospirillum brasilense in the Germination of Rice, Oat, Brachiaria and Quinoa. </w:t>
      </w:r>
      <w:r w:rsidRPr="00D46F22">
        <w:rPr>
          <w:i/>
          <w:iCs/>
          <w:sz w:val="24"/>
        </w:rPr>
        <w:t>Journal of Experimental Agriculture International</w:t>
      </w:r>
      <w:r w:rsidRPr="00D46F22">
        <w:rPr>
          <w:sz w:val="24"/>
        </w:rPr>
        <w:t>, 1–9. https://doi.org/10.9734/JEAI/2018/39729</w:t>
      </w:r>
    </w:p>
    <w:p w14:paraId="7DA6DF83" w14:textId="77777777" w:rsidR="00D46F22" w:rsidRPr="00D46F22" w:rsidRDefault="00D46F22" w:rsidP="00D46F22">
      <w:pPr>
        <w:pStyle w:val="Bibliografa"/>
        <w:rPr>
          <w:sz w:val="24"/>
          <w:lang w:val="pt-PT"/>
        </w:rPr>
      </w:pPr>
      <w:r w:rsidRPr="00D46F22">
        <w:rPr>
          <w:sz w:val="24"/>
        </w:rPr>
        <w:t xml:space="preserve">Casanovas, E. M., Barassi, C. A., &amp; Sueldo, R. J. (2002). Azospiriflum Inoculation Mitigates Water Stress Effects in Maize Seedlings. </w:t>
      </w:r>
      <w:r w:rsidRPr="00D46F22">
        <w:rPr>
          <w:i/>
          <w:iCs/>
          <w:sz w:val="24"/>
          <w:lang w:val="pt-PT"/>
        </w:rPr>
        <w:t>Cereal Research Communications</w:t>
      </w:r>
      <w:r w:rsidRPr="00D46F22">
        <w:rPr>
          <w:sz w:val="24"/>
          <w:lang w:val="pt-PT"/>
        </w:rPr>
        <w:t xml:space="preserve">, </w:t>
      </w:r>
      <w:r w:rsidRPr="00D46F22">
        <w:rPr>
          <w:i/>
          <w:iCs/>
          <w:sz w:val="24"/>
          <w:lang w:val="pt-PT"/>
        </w:rPr>
        <w:t>30</w:t>
      </w:r>
      <w:r w:rsidRPr="00D46F22">
        <w:rPr>
          <w:sz w:val="24"/>
          <w:lang w:val="pt-PT"/>
        </w:rPr>
        <w:t>(3–4), 343–350. https://doi.org/10.1007/BF03543428</w:t>
      </w:r>
    </w:p>
    <w:p w14:paraId="05D9ACD0" w14:textId="77777777" w:rsidR="00D46F22" w:rsidRPr="00D46F22" w:rsidRDefault="00D46F22" w:rsidP="00D46F22">
      <w:pPr>
        <w:pStyle w:val="Bibliografa"/>
        <w:rPr>
          <w:sz w:val="24"/>
        </w:rPr>
      </w:pPr>
      <w:r w:rsidRPr="00D46F22">
        <w:rPr>
          <w:sz w:val="24"/>
          <w:lang w:val="pt-PT"/>
        </w:rPr>
        <w:lastRenderedPageBreak/>
        <w:t xml:space="preserve">de Oliveira-Longatti, S. M., Marra, L. M., Lima Soares, B., Bomfeti, C. A., da Silva, K., Avelar Ferreira, P. A., &amp; de Souza Moreira, F. M. (2014). </w:t>
      </w:r>
      <w:r w:rsidRPr="00D46F22">
        <w:rPr>
          <w:sz w:val="24"/>
        </w:rPr>
        <w:t xml:space="preserve">Bacteria isolated from soils of the western Amazon and from rehabilitated bauxite-mining areas have potential as plant growth promoters. </w:t>
      </w:r>
      <w:r w:rsidRPr="00D46F22">
        <w:rPr>
          <w:i/>
          <w:iCs/>
          <w:sz w:val="24"/>
        </w:rPr>
        <w:t>World Journal of Microbiology and Biotechnology</w:t>
      </w:r>
      <w:r w:rsidRPr="00D46F22">
        <w:rPr>
          <w:sz w:val="24"/>
        </w:rPr>
        <w:t xml:space="preserve">, </w:t>
      </w:r>
      <w:r w:rsidRPr="00D46F22">
        <w:rPr>
          <w:i/>
          <w:iCs/>
          <w:sz w:val="24"/>
        </w:rPr>
        <w:t>30</w:t>
      </w:r>
      <w:r w:rsidRPr="00D46F22">
        <w:rPr>
          <w:sz w:val="24"/>
        </w:rPr>
        <w:t>(4), 1239–1250. https://doi.org/10.1007/s11274-013-1547-2</w:t>
      </w:r>
    </w:p>
    <w:p w14:paraId="0AC763BC" w14:textId="77777777" w:rsidR="00D46F22" w:rsidRPr="00D46F22" w:rsidRDefault="00D46F22" w:rsidP="00D46F22">
      <w:pPr>
        <w:pStyle w:val="Bibliografa"/>
        <w:rPr>
          <w:sz w:val="24"/>
        </w:rPr>
      </w:pPr>
      <w:r w:rsidRPr="00D46F22">
        <w:rPr>
          <w:sz w:val="24"/>
          <w:lang w:val="pt-PT"/>
        </w:rPr>
        <w:t xml:space="preserve">dos Santos Ferreira, N., Hayashi Sant’ Anna, F., Massena Reis, V., Ambrosini, A., Gazolla Volpiano, C., Rothballer, M., Schwab, S., Baura, V. A., Balsanelli, E., Pedrosa, F. de O., Pereira Passaglia, L. M., Maltempi de Souza, E., Hartmann, A., Cassan, F., &amp; Zilli, J. E. (2020). </w:t>
      </w:r>
      <w:r w:rsidRPr="00D46F22">
        <w:rPr>
          <w:sz w:val="24"/>
        </w:rPr>
        <w:t xml:space="preserve">Genome-based reclassification of Azospirillum brasilense Sp245 as the type strain of Azospirillum baldaniorum sp. Nov. </w:t>
      </w:r>
      <w:r w:rsidRPr="00D46F22">
        <w:rPr>
          <w:i/>
          <w:iCs/>
          <w:sz w:val="24"/>
        </w:rPr>
        <w:t>International Journal of Systematic and Evolutionary Microbiology</w:t>
      </w:r>
      <w:r w:rsidRPr="00D46F22">
        <w:rPr>
          <w:sz w:val="24"/>
        </w:rPr>
        <w:t xml:space="preserve">, </w:t>
      </w:r>
      <w:r w:rsidRPr="00D46F22">
        <w:rPr>
          <w:i/>
          <w:iCs/>
          <w:sz w:val="24"/>
        </w:rPr>
        <w:t>70</w:t>
      </w:r>
      <w:r w:rsidRPr="00D46F22">
        <w:rPr>
          <w:sz w:val="24"/>
        </w:rPr>
        <w:t>(12), 6203–6212. https://doi.org/10.1099/ijsem.0.004517</w:t>
      </w:r>
    </w:p>
    <w:p w14:paraId="1E49D14E" w14:textId="77777777" w:rsidR="00D46F22" w:rsidRPr="00D46F22" w:rsidRDefault="00D46F22" w:rsidP="00D46F22">
      <w:pPr>
        <w:pStyle w:val="Bibliografa"/>
        <w:rPr>
          <w:sz w:val="24"/>
          <w:lang w:val="pt-PT"/>
        </w:rPr>
      </w:pPr>
      <w:r w:rsidRPr="00D46F22">
        <w:rPr>
          <w:sz w:val="24"/>
          <w:lang w:val="pt-PT"/>
        </w:rPr>
        <w:t xml:space="preserve">E. Meyer, S. Stoffel, Anna Flávia Neri De Almeida, Juliana Do Amaral Scarsanella, A. S. Vieira, Bárbara Santos Ventura, Andressa Danielli Canei, J. Bortolini, Sergio Miana De Faria, C. R. Soares, &amp; P. E. Lovato. </w:t>
      </w:r>
      <w:r w:rsidRPr="00D46F22">
        <w:rPr>
          <w:sz w:val="24"/>
        </w:rPr>
        <w:t xml:space="preserve">(2024). Rhizophagus intraradices and Azospirillum brasilense improve growth of herbaceous plants and soil biological activity in revegetation of a recovering coal-mining area. </w:t>
      </w:r>
      <w:r w:rsidRPr="00D46F22">
        <w:rPr>
          <w:i/>
          <w:iCs/>
          <w:sz w:val="24"/>
          <w:lang w:val="pt-PT"/>
        </w:rPr>
        <w:t>Brazilian Journal of Microbiology</w:t>
      </w:r>
      <w:r w:rsidRPr="00D46F22">
        <w:rPr>
          <w:sz w:val="24"/>
          <w:lang w:val="pt-PT"/>
        </w:rPr>
        <w:t>. https://doi.org/10.1007/s42770-024-01390-2</w:t>
      </w:r>
    </w:p>
    <w:p w14:paraId="10EF650C" w14:textId="77777777" w:rsidR="00D46F22" w:rsidRPr="00D46F22" w:rsidRDefault="00D46F22" w:rsidP="00D46F22">
      <w:pPr>
        <w:pStyle w:val="Bibliografa"/>
        <w:rPr>
          <w:sz w:val="24"/>
          <w:lang w:val="pt-PT"/>
        </w:rPr>
      </w:pPr>
      <w:r w:rsidRPr="00D46F22">
        <w:rPr>
          <w:sz w:val="24"/>
          <w:lang w:val="pt-PT"/>
        </w:rPr>
        <w:t xml:space="preserve">Fernando Shintate Galindo, Galindo, F. S., Paulo Pagliari, Pagliari, P. H., Salatiér Buzetti, Buzetti, S., Willian Lima Rodrigues, Rodrigues, W. L., José Mateus Kondo Santini, Santini, J. M. K., Eduardo Henrique Marcandalli Boleta, Boleta, E. H. M., Poliana Aparecida Leonel Rosa, Rosa, P. A. L., Thiago Assis Rodrigues Nogueira, Nogueira, T. A. R., Édson Lazarini, Lazarini, E., Marcelo Carvalho Minhoto Teixeira Filho, &amp; Filho, M. C. M. T. (2020). </w:t>
      </w:r>
      <w:r w:rsidRPr="00D46F22">
        <w:rPr>
          <w:sz w:val="24"/>
        </w:rPr>
        <w:t xml:space="preserve">Can silicon applied to correct soil acidity in combination with Azospirillum brasilense inoculation improve nitrogen use efficiency in maize. </w:t>
      </w:r>
      <w:r w:rsidRPr="00D46F22">
        <w:rPr>
          <w:i/>
          <w:iCs/>
          <w:sz w:val="24"/>
          <w:lang w:val="pt-PT"/>
        </w:rPr>
        <w:t>PLOS ONE</w:t>
      </w:r>
      <w:r w:rsidRPr="00D46F22">
        <w:rPr>
          <w:sz w:val="24"/>
          <w:lang w:val="pt-PT"/>
        </w:rPr>
        <w:t xml:space="preserve">, </w:t>
      </w:r>
      <w:r w:rsidRPr="00D46F22">
        <w:rPr>
          <w:i/>
          <w:iCs/>
          <w:sz w:val="24"/>
          <w:lang w:val="pt-PT"/>
        </w:rPr>
        <w:t>15</w:t>
      </w:r>
      <w:r w:rsidRPr="00D46F22">
        <w:rPr>
          <w:sz w:val="24"/>
          <w:lang w:val="pt-PT"/>
        </w:rPr>
        <w:t>(4). https://doi.org/10.1371/journal.pone.0230954</w:t>
      </w:r>
    </w:p>
    <w:p w14:paraId="4B042A51" w14:textId="77777777" w:rsidR="00D46F22" w:rsidRPr="00D46F22" w:rsidRDefault="00D46F22" w:rsidP="00D46F22">
      <w:pPr>
        <w:pStyle w:val="Bibliografa"/>
        <w:rPr>
          <w:sz w:val="24"/>
          <w:lang w:val="pt-PT"/>
        </w:rPr>
      </w:pPr>
      <w:r w:rsidRPr="00D46F22">
        <w:rPr>
          <w:sz w:val="24"/>
          <w:lang w:val="pt-PT"/>
        </w:rPr>
        <w:t xml:space="preserve">Ferreira, N. dos S. (2022). </w:t>
      </w:r>
      <w:r w:rsidRPr="00D46F22">
        <w:rPr>
          <w:i/>
          <w:iCs/>
          <w:sz w:val="24"/>
          <w:lang w:val="pt-PT"/>
        </w:rPr>
        <w:t>Taxonomia e reclassificação de estirpes do gênero Azospirillum e Nitrospirillum pertencentes ao Centro de Recursos Biológicos Johanna Döbereiner</w:t>
      </w:r>
      <w:r w:rsidRPr="00D46F22">
        <w:rPr>
          <w:sz w:val="24"/>
          <w:lang w:val="pt-PT"/>
        </w:rPr>
        <w:t>. https://rima.ufrrj.br/jspui/handle/20.500.14407/20209</w:t>
      </w:r>
    </w:p>
    <w:p w14:paraId="79D83EAA" w14:textId="77777777" w:rsidR="00D46F22" w:rsidRPr="00D46F22" w:rsidRDefault="00D46F22" w:rsidP="00D46F22">
      <w:pPr>
        <w:pStyle w:val="Bibliografa"/>
        <w:rPr>
          <w:sz w:val="24"/>
          <w:lang w:val="pt-PT"/>
        </w:rPr>
      </w:pPr>
      <w:r w:rsidRPr="00D46F22">
        <w:rPr>
          <w:sz w:val="24"/>
          <w:lang w:val="pt-PT"/>
        </w:rPr>
        <w:t xml:space="preserve">Gadagi, R. S., Krishnaraj, P. U., Kulkarni, J. H., &amp; Sa, T. (2004). </w:t>
      </w:r>
      <w:r w:rsidRPr="00D46F22">
        <w:rPr>
          <w:sz w:val="24"/>
        </w:rPr>
        <w:t xml:space="preserve">The effect of combined </w:t>
      </w:r>
      <w:r w:rsidRPr="00D46F22">
        <w:rPr>
          <w:i/>
          <w:iCs/>
          <w:sz w:val="24"/>
        </w:rPr>
        <w:t>Azospirillum</w:t>
      </w:r>
      <w:r w:rsidRPr="00D46F22">
        <w:rPr>
          <w:sz w:val="24"/>
        </w:rPr>
        <w:t xml:space="preserve"> inoculation and nitrogen fertilizer on plant growth promotion and yield response of the </w:t>
      </w:r>
      <w:r w:rsidRPr="00D46F22">
        <w:rPr>
          <w:sz w:val="24"/>
        </w:rPr>
        <w:lastRenderedPageBreak/>
        <w:t xml:space="preserve">blanket flower </w:t>
      </w:r>
      <w:r w:rsidRPr="00D46F22">
        <w:rPr>
          <w:i/>
          <w:iCs/>
          <w:sz w:val="24"/>
        </w:rPr>
        <w:t>Gaillardia pulchella</w:t>
      </w:r>
      <w:r w:rsidRPr="00D46F22">
        <w:rPr>
          <w:sz w:val="24"/>
        </w:rPr>
        <w:t xml:space="preserve">. </w:t>
      </w:r>
      <w:r w:rsidRPr="00D46F22">
        <w:rPr>
          <w:i/>
          <w:iCs/>
          <w:sz w:val="24"/>
          <w:lang w:val="pt-PT"/>
        </w:rPr>
        <w:t>Scientia Horticulturae</w:t>
      </w:r>
      <w:r w:rsidRPr="00D46F22">
        <w:rPr>
          <w:sz w:val="24"/>
          <w:lang w:val="pt-PT"/>
        </w:rPr>
        <w:t xml:space="preserve">, </w:t>
      </w:r>
      <w:r w:rsidRPr="00D46F22">
        <w:rPr>
          <w:i/>
          <w:iCs/>
          <w:sz w:val="24"/>
          <w:lang w:val="pt-PT"/>
        </w:rPr>
        <w:t>100</w:t>
      </w:r>
      <w:r w:rsidRPr="00D46F22">
        <w:rPr>
          <w:sz w:val="24"/>
          <w:lang w:val="pt-PT"/>
        </w:rPr>
        <w:t>(1), 323–332. https://doi.org/10.1016/j.scienta.2003.10.002</w:t>
      </w:r>
    </w:p>
    <w:p w14:paraId="77E8E668" w14:textId="77777777" w:rsidR="00D46F22" w:rsidRPr="00D46F22" w:rsidRDefault="00D46F22" w:rsidP="00D46F22">
      <w:pPr>
        <w:pStyle w:val="Bibliografa"/>
        <w:rPr>
          <w:sz w:val="24"/>
          <w:lang w:val="pt-PT"/>
        </w:rPr>
      </w:pPr>
      <w:r w:rsidRPr="00D46F22">
        <w:rPr>
          <w:sz w:val="24"/>
          <w:lang w:val="pt-PT"/>
        </w:rPr>
        <w:t xml:space="preserve">Galeano, R. M. S., Campelo, A. P. D. S., Mackert, A., &amp; Brasil, M. D. S. (2019). DESENVOLVIMENTO INICIAL E QUANTIFICAÇÃO DE PROTEÍNAS DO MILHO APÓS INOCULAÇÃO COM NOVAS ESTIRPES DE Azospirillum Brasilense. </w:t>
      </w:r>
      <w:r w:rsidRPr="00D46F22">
        <w:rPr>
          <w:i/>
          <w:iCs/>
          <w:sz w:val="24"/>
          <w:lang w:val="pt-PT"/>
        </w:rPr>
        <w:t>JOURNAL OF NEOTROPICAL AGRICULTURE</w:t>
      </w:r>
      <w:r w:rsidRPr="00D46F22">
        <w:rPr>
          <w:sz w:val="24"/>
          <w:lang w:val="pt-PT"/>
        </w:rPr>
        <w:t xml:space="preserve">, </w:t>
      </w:r>
      <w:r w:rsidRPr="00D46F22">
        <w:rPr>
          <w:i/>
          <w:iCs/>
          <w:sz w:val="24"/>
          <w:lang w:val="pt-PT"/>
        </w:rPr>
        <w:t>6</w:t>
      </w:r>
      <w:r w:rsidRPr="00D46F22">
        <w:rPr>
          <w:sz w:val="24"/>
          <w:lang w:val="pt-PT"/>
        </w:rPr>
        <w:t>(2), 95–99. https://doi.org/10.32404/rean.v6i2.2613</w:t>
      </w:r>
    </w:p>
    <w:p w14:paraId="3CDC1E4A" w14:textId="77777777" w:rsidR="00D46F22" w:rsidRPr="00D46F22" w:rsidRDefault="00D46F22" w:rsidP="00D46F22">
      <w:pPr>
        <w:pStyle w:val="Bibliografa"/>
        <w:rPr>
          <w:sz w:val="24"/>
          <w:lang w:val="pt-PT"/>
        </w:rPr>
      </w:pPr>
      <w:r w:rsidRPr="00D46F22">
        <w:rPr>
          <w:sz w:val="24"/>
          <w:lang w:val="pt-PT"/>
        </w:rPr>
        <w:t xml:space="preserve">Macedo, A. R., Simoes, W. L., Salviano, A. M., Fernandes Junior, P. I., &amp; Barbosa, I. M. (2024). </w:t>
      </w:r>
      <w:r w:rsidRPr="00D46F22">
        <w:rPr>
          <w:i/>
          <w:iCs/>
          <w:sz w:val="24"/>
          <w:lang w:val="pt-PT"/>
        </w:rPr>
        <w:t>Microrganismos promotores de crescimento de plantas como mitigadores do estresse hídrico e de nitrogênio em sorgo biomassa.</w:t>
      </w:r>
      <w:r w:rsidRPr="00D46F22">
        <w:rPr>
          <w:sz w:val="24"/>
          <w:lang w:val="pt-PT"/>
        </w:rPr>
        <w:t xml:space="preserve"> http://www.alice.cnptia.embrapa.br/handle/doc/1176444</w:t>
      </w:r>
    </w:p>
    <w:p w14:paraId="6382D61F" w14:textId="77777777" w:rsidR="00D46F22" w:rsidRPr="00D46F22" w:rsidRDefault="00D46F22" w:rsidP="00D46F22">
      <w:pPr>
        <w:pStyle w:val="Bibliografa"/>
        <w:rPr>
          <w:sz w:val="24"/>
        </w:rPr>
      </w:pPr>
      <w:r w:rsidRPr="00D46F22">
        <w:rPr>
          <w:sz w:val="24"/>
        </w:rPr>
        <w:t xml:space="preserve">Reyes-Carmona, S. R., Jijón Moreno, S., Ramírez-Mata, A., Xiqui Vázquez, M. L., &amp; Baca, B. E. (2025). MibR and LibR are involved in the transcriptional regulation of the ipdC gene in Azospirillum brasilense Sp7. </w:t>
      </w:r>
      <w:r w:rsidRPr="00D46F22">
        <w:rPr>
          <w:i/>
          <w:iCs/>
          <w:sz w:val="24"/>
        </w:rPr>
        <w:t>Research in Microbiology</w:t>
      </w:r>
      <w:r w:rsidRPr="00D46F22">
        <w:rPr>
          <w:sz w:val="24"/>
        </w:rPr>
        <w:t xml:space="preserve">, </w:t>
      </w:r>
      <w:r w:rsidRPr="00D46F22">
        <w:rPr>
          <w:i/>
          <w:iCs/>
          <w:sz w:val="24"/>
        </w:rPr>
        <w:t>176</w:t>
      </w:r>
      <w:r w:rsidRPr="00D46F22">
        <w:rPr>
          <w:sz w:val="24"/>
        </w:rPr>
        <w:t>(5–6), 104295. https://doi.org/10.1016/j.resmic.2025.104295</w:t>
      </w:r>
    </w:p>
    <w:p w14:paraId="2D5D49EA" w14:textId="77777777" w:rsidR="00D46F22" w:rsidRPr="00D46F22" w:rsidRDefault="00D46F22" w:rsidP="00D46F22">
      <w:pPr>
        <w:pStyle w:val="Bibliografa"/>
        <w:rPr>
          <w:sz w:val="24"/>
        </w:rPr>
      </w:pPr>
      <w:r w:rsidRPr="00D46F22">
        <w:rPr>
          <w:sz w:val="24"/>
        </w:rPr>
        <w:t xml:space="preserve">Spaepen, S., Vanderleyden, J., &amp; Remans, R. (2007). Indole-3-acetic acid in microbial and microorganism-plant signaling. </w:t>
      </w:r>
      <w:r w:rsidRPr="00D46F22">
        <w:rPr>
          <w:i/>
          <w:iCs/>
          <w:sz w:val="24"/>
        </w:rPr>
        <w:t>FEMS Microbiology Reviews</w:t>
      </w:r>
      <w:r w:rsidRPr="00D46F22">
        <w:rPr>
          <w:sz w:val="24"/>
        </w:rPr>
        <w:t xml:space="preserve">, </w:t>
      </w:r>
      <w:r w:rsidRPr="00D46F22">
        <w:rPr>
          <w:i/>
          <w:iCs/>
          <w:sz w:val="24"/>
        </w:rPr>
        <w:t>31</w:t>
      </w:r>
      <w:r w:rsidRPr="00D46F22">
        <w:rPr>
          <w:sz w:val="24"/>
        </w:rPr>
        <w:t>(4), 425–448. https://doi.org/10.1111/j.1574-6976.2007.00072.x</w:t>
      </w:r>
    </w:p>
    <w:p w14:paraId="6EE96A00" w14:textId="77777777" w:rsidR="00D46F22" w:rsidRPr="00D46F22" w:rsidRDefault="00D46F22" w:rsidP="00D46F22">
      <w:pPr>
        <w:pStyle w:val="Bibliografa"/>
        <w:rPr>
          <w:sz w:val="24"/>
          <w:lang w:val="de-DE"/>
        </w:rPr>
      </w:pPr>
      <w:r w:rsidRPr="00D46F22">
        <w:rPr>
          <w:sz w:val="24"/>
        </w:rPr>
        <w:t xml:space="preserve">Syeda Tahseen Zahra, M. Tariq, Muhammad Abdullah, Muhammad Kaleem Ullah, Abdul Rafay Rafiq, Aisha Siddique, M. Shahid, T. Ahmed, &amp; Imrana Jamil. (2024). Salt-Tolerant Plant Growth-Promoting Bacteria (ST-PGPB): An Effective Strategy for Sustainable Food Production. </w:t>
      </w:r>
      <w:r w:rsidRPr="00D46F22">
        <w:rPr>
          <w:i/>
          <w:iCs/>
          <w:sz w:val="24"/>
          <w:lang w:val="de-DE"/>
        </w:rPr>
        <w:t>Current Microbiology</w:t>
      </w:r>
      <w:r w:rsidRPr="00D46F22">
        <w:rPr>
          <w:sz w:val="24"/>
          <w:lang w:val="de-DE"/>
        </w:rPr>
        <w:t>. https://doi.org/10.1007/s00284-024-03830-6</w:t>
      </w:r>
    </w:p>
    <w:p w14:paraId="0B947398" w14:textId="77777777" w:rsidR="00D46F22" w:rsidRPr="00D46F22" w:rsidRDefault="00D46F22" w:rsidP="00D46F22">
      <w:pPr>
        <w:pStyle w:val="Bibliografa"/>
        <w:rPr>
          <w:sz w:val="24"/>
        </w:rPr>
      </w:pPr>
      <w:r w:rsidRPr="00D46F22">
        <w:rPr>
          <w:sz w:val="24"/>
          <w:lang w:val="de-DE"/>
        </w:rPr>
        <w:t xml:space="preserve">Tarrand, J. J., Krieg, N. R., &amp; Döbereiner, J. (1978). </w:t>
      </w:r>
      <w:r w:rsidRPr="00D46F22">
        <w:rPr>
          <w:sz w:val="24"/>
        </w:rPr>
        <w:t xml:space="preserve">A taxonomic study of the Spirillum lipoferum group, with descriptions of a new genus, Azospirillum gen. Nov. And two species, Azospirillum lipoferum (Beijerinck) comb. Nov. And Azospirillum brasilense sp. Nov. </w:t>
      </w:r>
      <w:r w:rsidRPr="00D46F22">
        <w:rPr>
          <w:i/>
          <w:iCs/>
          <w:sz w:val="24"/>
        </w:rPr>
        <w:t>Canadian Journal of Microbiology</w:t>
      </w:r>
      <w:r w:rsidRPr="00D46F22">
        <w:rPr>
          <w:sz w:val="24"/>
        </w:rPr>
        <w:t xml:space="preserve">, </w:t>
      </w:r>
      <w:r w:rsidRPr="00D46F22">
        <w:rPr>
          <w:i/>
          <w:iCs/>
          <w:sz w:val="24"/>
        </w:rPr>
        <w:t>24</w:t>
      </w:r>
      <w:r w:rsidRPr="00D46F22">
        <w:rPr>
          <w:sz w:val="24"/>
        </w:rPr>
        <w:t>(8), 967–980. https://doi.org/10.1139/m78-160</w:t>
      </w:r>
    </w:p>
    <w:p w14:paraId="03E06671" w14:textId="53874F13" w:rsidR="00D06EC3" w:rsidRDefault="00D06EC3" w:rsidP="006741C3">
      <w:pPr>
        <w:pStyle w:val="MDPI21heading1"/>
        <w:ind w:left="0"/>
      </w:pPr>
      <w:r>
        <w:fldChar w:fldCharType="end"/>
      </w:r>
    </w:p>
    <w:p w14:paraId="6F3BCE40" w14:textId="4EC0F006" w:rsidR="00D06EC3" w:rsidRDefault="00D06EC3" w:rsidP="006741C3">
      <w:pPr>
        <w:pStyle w:val="MDPI21heading1"/>
        <w:ind w:left="0"/>
      </w:pPr>
      <w:r>
        <w:t xml:space="preserve">------ </w:t>
      </w:r>
    </w:p>
    <w:p w14:paraId="2DD518E0" w14:textId="77777777" w:rsidR="00D06EC3" w:rsidRDefault="00D06EC3" w:rsidP="006741C3">
      <w:pPr>
        <w:pStyle w:val="MDPI21heading1"/>
        <w:ind w:left="0"/>
      </w:pPr>
    </w:p>
    <w:p w14:paraId="2BB0E047" w14:textId="0A8C3406" w:rsidR="004F41E8" w:rsidRDefault="004F41E8" w:rsidP="004F41E8">
      <w:pPr>
        <w:pStyle w:val="MDPI81references"/>
      </w:pPr>
      <w:r>
        <w:tab/>
        <w:t>FAO Global Map of Salt-Affected Soils. 2021, 20.</w:t>
      </w:r>
    </w:p>
    <w:p w14:paraId="3B98DC22" w14:textId="5E0A94B6" w:rsidR="004F41E8" w:rsidRDefault="004F41E8" w:rsidP="004F41E8">
      <w:pPr>
        <w:pStyle w:val="MDPI81references"/>
      </w:pPr>
      <w:r>
        <w:t xml:space="preserve">Shrivastava, P.; Kumar, R. Soil Salinity: A Serious Environmental Issue and Plant Growth Promoting Bacteria as One of the Tools for Its Alleviation. Saudi J. Biol. Sci. 2015, 22, 123–131, </w:t>
      </w:r>
      <w:proofErr w:type="gramStart"/>
      <w:r>
        <w:t>doi:10.1016/j.sjbs</w:t>
      </w:r>
      <w:proofErr w:type="gramEnd"/>
      <w:r>
        <w:t>.2014.12.001.</w:t>
      </w:r>
    </w:p>
    <w:p w14:paraId="7241E41B" w14:textId="48F0CF21" w:rsidR="004F41E8" w:rsidRDefault="004F41E8" w:rsidP="004F41E8">
      <w:pPr>
        <w:pStyle w:val="MDPI81references"/>
      </w:pPr>
      <w:proofErr w:type="spellStart"/>
      <w:r>
        <w:rPr>
          <w:rFonts w:hint="eastAsia"/>
        </w:rPr>
        <w:lastRenderedPageBreak/>
        <w:t>Zörb</w:t>
      </w:r>
      <w:proofErr w:type="spellEnd"/>
      <w:r>
        <w:rPr>
          <w:rFonts w:hint="eastAsia"/>
        </w:rPr>
        <w:t xml:space="preserve">, C.; </w:t>
      </w:r>
      <w:proofErr w:type="spellStart"/>
      <w:r>
        <w:rPr>
          <w:rFonts w:hint="eastAsia"/>
        </w:rPr>
        <w:t>Geilfus</w:t>
      </w:r>
      <w:proofErr w:type="spellEnd"/>
      <w:r>
        <w:rPr>
          <w:rFonts w:hint="eastAsia"/>
        </w:rPr>
        <w:t>, C. ‐M.; Dietz, K. ‐J. Salinity and Crop Yield. Plant Biol. 2019, 21, 31–38, doi:10.1111/plb.12884.</w:t>
      </w:r>
    </w:p>
    <w:p w14:paraId="64D8E541" w14:textId="425A4911" w:rsidR="004F41E8" w:rsidRDefault="004F41E8" w:rsidP="004F41E8">
      <w:pPr>
        <w:pStyle w:val="MDPI81references"/>
      </w:pPr>
      <w:r>
        <w:t xml:space="preserve">Bazile, D.; Jacobsen, S.-E.; </w:t>
      </w:r>
      <w:proofErr w:type="spellStart"/>
      <w:r>
        <w:t>Verniau</w:t>
      </w:r>
      <w:proofErr w:type="spellEnd"/>
      <w:r>
        <w:t>, A. The Global Expansion of Quinoa: Trends and Limits. Front. Plant Sci. 2016, 7, doi:10.3389/fpls.2016.00622.</w:t>
      </w:r>
    </w:p>
    <w:p w14:paraId="6FDFDBC8" w14:textId="5C37CCC1" w:rsidR="004F41E8" w:rsidRDefault="004F41E8" w:rsidP="004F41E8">
      <w:pPr>
        <w:pStyle w:val="MDPI81references"/>
      </w:pPr>
      <w:r>
        <w:t xml:space="preserve">Causin, H.F.; </w:t>
      </w:r>
      <w:proofErr w:type="spellStart"/>
      <w:r>
        <w:t>Bordón</w:t>
      </w:r>
      <w:proofErr w:type="spellEnd"/>
      <w:r>
        <w:t xml:space="preserve">, D.A.E.; </w:t>
      </w:r>
      <w:proofErr w:type="spellStart"/>
      <w:r>
        <w:t>Burrieza</w:t>
      </w:r>
      <w:proofErr w:type="spellEnd"/>
      <w:r>
        <w:t xml:space="preserve">, H. Salinity Tolerance Mechanisms during Germination and Early Seedling Growth in Chenopodium Quinoa Wild. Genotypes with Different Sensitivity to Saline Stress. Environ. Exp. Bot. 2020, 172, 103995, </w:t>
      </w:r>
      <w:proofErr w:type="gramStart"/>
      <w:r>
        <w:t>doi:10.1016/j.envexpbot</w:t>
      </w:r>
      <w:proofErr w:type="gramEnd"/>
      <w:r>
        <w:t>.2020.103995.</w:t>
      </w:r>
    </w:p>
    <w:p w14:paraId="79FF7A71" w14:textId="254F61DD" w:rsidR="004F41E8" w:rsidRDefault="004F41E8" w:rsidP="004F41E8">
      <w:pPr>
        <w:pStyle w:val="MDPI81references"/>
      </w:pPr>
      <w:proofErr w:type="spellStart"/>
      <w:r>
        <w:t>Mougiou</w:t>
      </w:r>
      <w:proofErr w:type="spellEnd"/>
      <w:r>
        <w:t xml:space="preserve">, N.; </w:t>
      </w:r>
      <w:proofErr w:type="spellStart"/>
      <w:r>
        <w:t>Trikka</w:t>
      </w:r>
      <w:proofErr w:type="spellEnd"/>
      <w:r>
        <w:t xml:space="preserve">, F.; </w:t>
      </w:r>
      <w:proofErr w:type="spellStart"/>
      <w:r>
        <w:t>Trantas</w:t>
      </w:r>
      <w:proofErr w:type="spellEnd"/>
      <w:r>
        <w:t xml:space="preserve">, E.; </w:t>
      </w:r>
      <w:proofErr w:type="spellStart"/>
      <w:r>
        <w:t>Ververidis</w:t>
      </w:r>
      <w:proofErr w:type="spellEnd"/>
      <w:r>
        <w:t xml:space="preserve">, F.; Makris, A.; </w:t>
      </w:r>
      <w:proofErr w:type="spellStart"/>
      <w:r>
        <w:t>Argiriou</w:t>
      </w:r>
      <w:proofErr w:type="spellEnd"/>
      <w:r>
        <w:t xml:space="preserve">, A.; </w:t>
      </w:r>
      <w:proofErr w:type="spellStart"/>
      <w:r>
        <w:t>Vlachonasios</w:t>
      </w:r>
      <w:proofErr w:type="spellEnd"/>
      <w:r>
        <w:t xml:space="preserve">, K.E. Expression of </w:t>
      </w:r>
      <w:proofErr w:type="spellStart"/>
      <w:r>
        <w:t>Hydroxytyrosol</w:t>
      </w:r>
      <w:proofErr w:type="spellEnd"/>
      <w:r>
        <w:t xml:space="preserve"> and Oleuropein Biosynthetic Genes Are Correlated with Metabolite Accumulation during Fruit Development in Olive, Olea </w:t>
      </w:r>
      <w:proofErr w:type="gramStart"/>
      <w:r>
        <w:t>Europaea ,</w:t>
      </w:r>
      <w:proofErr w:type="gramEnd"/>
      <w:r>
        <w:t xml:space="preserve"> Cv. </w:t>
      </w:r>
      <w:proofErr w:type="spellStart"/>
      <w:r>
        <w:t>Koroneiki</w:t>
      </w:r>
      <w:proofErr w:type="spellEnd"/>
      <w:r>
        <w:t xml:space="preserve">. Plant Physiol. </w:t>
      </w:r>
      <w:proofErr w:type="spellStart"/>
      <w:r>
        <w:t>Biochem</w:t>
      </w:r>
      <w:proofErr w:type="spellEnd"/>
      <w:r>
        <w:t xml:space="preserve">. 2018, 128, 41–49, </w:t>
      </w:r>
      <w:proofErr w:type="gramStart"/>
      <w:r>
        <w:t>doi:10.1016/j.plaphy</w:t>
      </w:r>
      <w:proofErr w:type="gramEnd"/>
      <w:r>
        <w:t>.2018.05.004.</w:t>
      </w:r>
    </w:p>
    <w:p w14:paraId="59094BBE" w14:textId="0CB605B3" w:rsidR="004F41E8" w:rsidRDefault="004F41E8" w:rsidP="004F41E8">
      <w:pPr>
        <w:pStyle w:val="MDPI81references"/>
      </w:pPr>
      <w:proofErr w:type="spellStart"/>
      <w:r>
        <w:t>Egamberdieva</w:t>
      </w:r>
      <w:proofErr w:type="spellEnd"/>
      <w:r>
        <w:t xml:space="preserve">, D.; Wirth, S.J.; </w:t>
      </w:r>
      <w:proofErr w:type="spellStart"/>
      <w:r>
        <w:t>Alqarawi</w:t>
      </w:r>
      <w:proofErr w:type="spellEnd"/>
      <w:r>
        <w:t xml:space="preserve">, A.A.; </w:t>
      </w:r>
      <w:proofErr w:type="spellStart"/>
      <w:r>
        <w:t>Abd_Allah</w:t>
      </w:r>
      <w:proofErr w:type="spellEnd"/>
      <w:r>
        <w:t xml:space="preserve">, E.F.; Hashem, A. Phytohormones and Beneficial Microbes: Essential Components for Plants to Balance Stress and Fitness. Front. </w:t>
      </w:r>
      <w:proofErr w:type="spellStart"/>
      <w:r>
        <w:t>Microbiol</w:t>
      </w:r>
      <w:proofErr w:type="spellEnd"/>
      <w:r>
        <w:t>. 2017, 8, 2104, doi:10.3389/fmicb.2017.02104.</w:t>
      </w:r>
    </w:p>
    <w:p w14:paraId="54AB9A41" w14:textId="2E397698" w:rsidR="004F41E8" w:rsidRDefault="004F41E8" w:rsidP="004F41E8">
      <w:pPr>
        <w:pStyle w:val="MDPI81references"/>
      </w:pPr>
      <w:r>
        <w:t xml:space="preserve">Hungria, M.; Campo, R.J.; Souza, E.M.; Pedrosa, F.O. Inoculation with Selected Strains of </w:t>
      </w:r>
      <w:proofErr w:type="spellStart"/>
      <w:r>
        <w:t>Azospirillum</w:t>
      </w:r>
      <w:proofErr w:type="spellEnd"/>
      <w:r>
        <w:t xml:space="preserve"> </w:t>
      </w:r>
      <w:proofErr w:type="spellStart"/>
      <w:r>
        <w:t>Brasilense</w:t>
      </w:r>
      <w:proofErr w:type="spellEnd"/>
      <w:r>
        <w:t xml:space="preserve"> and A. </w:t>
      </w:r>
      <w:proofErr w:type="spellStart"/>
      <w:r>
        <w:t>Lipoferum</w:t>
      </w:r>
      <w:proofErr w:type="spellEnd"/>
      <w:r>
        <w:t xml:space="preserve"> Improves Yields of Maize and Wheat in Brazil. Plant Soil 2010, 331, 413–425, doi:10.1007/s11104-009-0262-0.</w:t>
      </w:r>
    </w:p>
    <w:p w14:paraId="56498E79" w14:textId="6144ACB6" w:rsidR="004F41E8" w:rsidRDefault="004F41E8" w:rsidP="004F41E8">
      <w:pPr>
        <w:pStyle w:val="MDPI81references"/>
      </w:pPr>
      <w:proofErr w:type="spellStart"/>
      <w:r>
        <w:t>Khumairah</w:t>
      </w:r>
      <w:proofErr w:type="spellEnd"/>
      <w:r>
        <w:t xml:space="preserve">, F.H.; Setiawati, M.R.; </w:t>
      </w:r>
      <w:proofErr w:type="spellStart"/>
      <w:r>
        <w:t>Fitriatin</w:t>
      </w:r>
      <w:proofErr w:type="spellEnd"/>
      <w:r>
        <w:t xml:space="preserve">, B.N.; </w:t>
      </w:r>
      <w:proofErr w:type="spellStart"/>
      <w:r>
        <w:t>Simarmata</w:t>
      </w:r>
      <w:proofErr w:type="spellEnd"/>
      <w:r>
        <w:t xml:space="preserve">, T.; Alfaraj, S.; Ansari, M.J.; </w:t>
      </w:r>
      <w:proofErr w:type="spellStart"/>
      <w:r>
        <w:t>Enshasy</w:t>
      </w:r>
      <w:proofErr w:type="spellEnd"/>
      <w:r>
        <w:t xml:space="preserve">, H.A.E.; Sayyed, R.Z.; Najafi, S. Halotolerant Plant Growth-Promoting Rhizobacteria Isolated </w:t>
      </w:r>
      <w:proofErr w:type="gramStart"/>
      <w:r>
        <w:t>From</w:t>
      </w:r>
      <w:proofErr w:type="gramEnd"/>
      <w:r>
        <w:t xml:space="preserve"> Saline Soil Improve Nitrogen Fixation and Alleviate Salt Stress in Rice Plants. Front. </w:t>
      </w:r>
      <w:proofErr w:type="spellStart"/>
      <w:r>
        <w:t>Microbiol</w:t>
      </w:r>
      <w:proofErr w:type="spellEnd"/>
      <w:r>
        <w:t>. 2022, 13, 905210, doi:10.3389/fmicb.2022.905210.</w:t>
      </w:r>
    </w:p>
    <w:p w14:paraId="5EEB9025" w14:textId="178D4428" w:rsidR="004F41E8" w:rsidRDefault="004F41E8" w:rsidP="004F41E8">
      <w:pPr>
        <w:pStyle w:val="MDPI81references"/>
      </w:pPr>
      <w:r>
        <w:t xml:space="preserve">Santos, A.P.; Belfiore, C.; </w:t>
      </w:r>
      <w:proofErr w:type="spellStart"/>
      <w:r>
        <w:t>Úrbez</w:t>
      </w:r>
      <w:proofErr w:type="spellEnd"/>
      <w:r>
        <w:t xml:space="preserve">, C.; Ferrando, A.; Blázquez, M.A.; </w:t>
      </w:r>
      <w:proofErr w:type="spellStart"/>
      <w:r>
        <w:t>Farías</w:t>
      </w:r>
      <w:proofErr w:type="spellEnd"/>
      <w:r>
        <w:t xml:space="preserve">, M.E. Extremophiles as Plant Probiotics to Promote Germination and Alleviate Salt Stress in Soybean. </w:t>
      </w:r>
      <w:proofErr w:type="gramStart"/>
      <w:r>
        <w:t>J. Plant</w:t>
      </w:r>
      <w:proofErr w:type="gramEnd"/>
      <w:r>
        <w:t xml:space="preserve"> Growth </w:t>
      </w:r>
      <w:proofErr w:type="spellStart"/>
      <w:r>
        <w:t>Regul</w:t>
      </w:r>
      <w:proofErr w:type="spellEnd"/>
      <w:r>
        <w:t>. 2023, 42, 946–959, doi:10.1007/s00344-022-10605-5.</w:t>
      </w:r>
    </w:p>
    <w:p w14:paraId="0E05D3A1" w14:textId="54B4426E" w:rsidR="004F41E8" w:rsidRDefault="004F41E8" w:rsidP="004F41E8">
      <w:pPr>
        <w:pStyle w:val="MDPI81references"/>
      </w:pPr>
      <w:proofErr w:type="spellStart"/>
      <w:r>
        <w:t>Kerbab</w:t>
      </w:r>
      <w:proofErr w:type="spellEnd"/>
      <w:r>
        <w:t xml:space="preserve">, S.; </w:t>
      </w:r>
      <w:proofErr w:type="spellStart"/>
      <w:r>
        <w:t>Silini</w:t>
      </w:r>
      <w:proofErr w:type="spellEnd"/>
      <w:r>
        <w:t xml:space="preserve">, A.; </w:t>
      </w:r>
      <w:proofErr w:type="spellStart"/>
      <w:r>
        <w:t>Chenari</w:t>
      </w:r>
      <w:proofErr w:type="spellEnd"/>
      <w:r>
        <w:t xml:space="preserve"> </w:t>
      </w:r>
      <w:proofErr w:type="spellStart"/>
      <w:r>
        <w:t>Bouket</w:t>
      </w:r>
      <w:proofErr w:type="spellEnd"/>
      <w:r>
        <w:t>, A.; Cherif-</w:t>
      </w:r>
      <w:proofErr w:type="spellStart"/>
      <w:r>
        <w:t>Silini</w:t>
      </w:r>
      <w:proofErr w:type="spellEnd"/>
      <w:r>
        <w:t xml:space="preserve">, H.; </w:t>
      </w:r>
      <w:proofErr w:type="spellStart"/>
      <w:r>
        <w:t>Eshelli</w:t>
      </w:r>
      <w:proofErr w:type="spellEnd"/>
      <w:r>
        <w:t xml:space="preserve">, M.; El Houda Rabhi, N.; </w:t>
      </w:r>
      <w:proofErr w:type="spellStart"/>
      <w:r>
        <w:t>Belbahri</w:t>
      </w:r>
      <w:proofErr w:type="spellEnd"/>
      <w:r>
        <w:t>, L. Mitigation of NaCl Stress in Wheat by Rhizosphere Engineering Using Salt Habitat Adapted PGPR Halotolerant Bacteria. Appl. Sci. 2021, 11, 1034, doi:10.3390/app11031034.</w:t>
      </w:r>
    </w:p>
    <w:p w14:paraId="10948874" w14:textId="607E6FF3" w:rsidR="004F41E8" w:rsidRDefault="004F41E8" w:rsidP="004F41E8">
      <w:pPr>
        <w:pStyle w:val="MDPI81references"/>
      </w:pPr>
      <w:r>
        <w:rPr>
          <w:rFonts w:hint="eastAsia"/>
        </w:rPr>
        <w:t xml:space="preserve">Da Cunha, E.T.; </w:t>
      </w:r>
      <w:proofErr w:type="spellStart"/>
      <w:r>
        <w:rPr>
          <w:rFonts w:hint="eastAsia"/>
        </w:rPr>
        <w:t>Pedrolo</w:t>
      </w:r>
      <w:proofErr w:type="spellEnd"/>
      <w:r>
        <w:rPr>
          <w:rFonts w:hint="eastAsia"/>
        </w:rPr>
        <w:t xml:space="preserve">, A.M.; </w:t>
      </w:r>
      <w:proofErr w:type="spellStart"/>
      <w:r>
        <w:rPr>
          <w:rFonts w:hint="eastAsia"/>
        </w:rPr>
        <w:t>Arisi</w:t>
      </w:r>
      <w:proofErr w:type="spellEnd"/>
      <w:r>
        <w:rPr>
          <w:rFonts w:hint="eastAsia"/>
        </w:rPr>
        <w:t xml:space="preserve">, A.C.M. Thermal and Salt Stress Effects on the Survival of Plant Growth‐promoting Bacteria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in Inoculants for Maize Cultivation. J. Sci. Food Agric. 2024, 104, 5360–5367, doi:10.1002/jsfa.133</w:t>
      </w:r>
      <w:r>
        <w:t>66.</w:t>
      </w:r>
    </w:p>
    <w:p w14:paraId="2D439020" w14:textId="05C969E7" w:rsidR="004F41E8" w:rsidRDefault="004F41E8" w:rsidP="004F41E8">
      <w:pPr>
        <w:pStyle w:val="MDPI81references"/>
      </w:pPr>
      <w:r>
        <w:t xml:space="preserve">Omar, M.N.A.; Osman, M.E.H.; Kasim, W.A.; Abd El-Daim, I.A. Improvement of Salt Tolerance Mechanisms of Barley Cultivated under Salt Stress Using </w:t>
      </w:r>
      <w:proofErr w:type="spellStart"/>
      <w:r>
        <w:t>Azospirillum</w:t>
      </w:r>
      <w:proofErr w:type="spellEnd"/>
      <w:r>
        <w:t xml:space="preserve"> Brasiliense. Tasks Veg Sci 44: 133–147 2009.</w:t>
      </w:r>
    </w:p>
    <w:p w14:paraId="13FCE821" w14:textId="2BAF5BD9" w:rsidR="004F41E8" w:rsidRDefault="004F41E8" w:rsidP="004F41E8">
      <w:pPr>
        <w:pStyle w:val="MDPI81references"/>
      </w:pPr>
      <w:r>
        <w:t xml:space="preserve">Reis, V.M.; Jr, F.B.D.R.; Quesada, D.M.; Oliveira, O.C.A.D.; Alves, B.J.R.; Urquiaga, S.; </w:t>
      </w:r>
      <w:proofErr w:type="spellStart"/>
      <w:r>
        <w:t>Boddey</w:t>
      </w:r>
      <w:proofErr w:type="spellEnd"/>
      <w:r>
        <w:t xml:space="preserve">, R.M. Biological Nitrogen Fixation Associated with Tropical Pasture Grasses. </w:t>
      </w:r>
      <w:proofErr w:type="spellStart"/>
      <w:r>
        <w:t>Funct</w:t>
      </w:r>
      <w:proofErr w:type="spellEnd"/>
      <w:r>
        <w:t>. Plant Biol. 2001, 28, 837, doi:10.1071/pp01079.</w:t>
      </w:r>
    </w:p>
    <w:p w14:paraId="6861FEEC" w14:textId="691B5B2C" w:rsidR="004F41E8" w:rsidRDefault="004F41E8" w:rsidP="004F41E8">
      <w:pPr>
        <w:pStyle w:val="MDPI81references"/>
      </w:pPr>
      <w:r>
        <w:t xml:space="preserve">de Oliveira Vergara, R.; Martins, A.B.N.; </w:t>
      </w:r>
      <w:proofErr w:type="spellStart"/>
      <w:r>
        <w:t>Pedo</w:t>
      </w:r>
      <w:proofErr w:type="spellEnd"/>
      <w:r>
        <w:t xml:space="preserve">, T.; Radke, A.K.; </w:t>
      </w:r>
      <w:proofErr w:type="spellStart"/>
      <w:r>
        <w:t>Gadotti</w:t>
      </w:r>
      <w:proofErr w:type="spellEnd"/>
      <w:r>
        <w:t xml:space="preserve">, G.I.; Villela, F.A.; da Motta Xavier, F.; Eberhardt, P.E.R.; Cavalcante, J.A.; </w:t>
      </w:r>
      <w:proofErr w:type="spellStart"/>
      <w:r>
        <w:t>Meneguzzo</w:t>
      </w:r>
      <w:proofErr w:type="spellEnd"/>
      <w:r>
        <w:t xml:space="preserve">, M.R.R. Plant Growth and Physiological Quality of Quinoa ('Chenopodium </w:t>
      </w:r>
      <w:proofErr w:type="spellStart"/>
      <w:r>
        <w:t>Quinoa’Willd</w:t>
      </w:r>
      <w:proofErr w:type="spellEnd"/>
      <w:r>
        <w:t>) Seeds Grown in Southern Rio Grande Do Sul, Brazil. Aust. J. Crop Sci. 2019, 13, 678–682.</w:t>
      </w:r>
    </w:p>
    <w:p w14:paraId="127D81C6" w14:textId="3E77EC9C" w:rsidR="004F41E8" w:rsidRDefault="004F41E8" w:rsidP="004F41E8">
      <w:pPr>
        <w:pStyle w:val="MDPI81references"/>
      </w:pPr>
      <w:r>
        <w:t xml:space="preserve">Sampaio, S.L.; Fernandes, Â.; Pereira, C.; </w:t>
      </w:r>
      <w:proofErr w:type="spellStart"/>
      <w:r>
        <w:t>Calhelha</w:t>
      </w:r>
      <w:proofErr w:type="spellEnd"/>
      <w:r>
        <w:t xml:space="preserve">, R.C.; </w:t>
      </w:r>
      <w:proofErr w:type="spellStart"/>
      <w:r>
        <w:t>Sokovic</w:t>
      </w:r>
      <w:proofErr w:type="spellEnd"/>
      <w:r>
        <w:t>, M.; Santos-</w:t>
      </w:r>
      <w:proofErr w:type="spellStart"/>
      <w:r>
        <w:t>Buelga</w:t>
      </w:r>
      <w:proofErr w:type="spellEnd"/>
      <w:r>
        <w:t xml:space="preserve">, C.; Barros, L.; Ferreira, I.C. Nutritional Value, Physicochemical Characterization and Bioactive Properties of the Brazilian Quinoa BRS </w:t>
      </w:r>
      <w:proofErr w:type="spellStart"/>
      <w:r>
        <w:t>Piabiru</w:t>
      </w:r>
      <w:proofErr w:type="spellEnd"/>
      <w:r>
        <w:t xml:space="preserve">. Food </w:t>
      </w:r>
      <w:proofErr w:type="spellStart"/>
      <w:r>
        <w:t>Funct</w:t>
      </w:r>
      <w:proofErr w:type="spellEnd"/>
      <w:r>
        <w:t>. 2020, 11, 2969–2977.</w:t>
      </w:r>
    </w:p>
    <w:p w14:paraId="73E83AD4" w14:textId="72A8037C" w:rsidR="004F41E8" w:rsidRDefault="004F41E8" w:rsidP="004F41E8">
      <w:pPr>
        <w:pStyle w:val="MDPI81references"/>
      </w:pPr>
      <w:r>
        <w:t xml:space="preserve">Barbieri, G.F.; </w:t>
      </w:r>
      <w:proofErr w:type="spellStart"/>
      <w:r>
        <w:t>Stefanello</w:t>
      </w:r>
      <w:proofErr w:type="spellEnd"/>
      <w:r>
        <w:t xml:space="preserve">, R.; </w:t>
      </w:r>
      <w:proofErr w:type="spellStart"/>
      <w:r>
        <w:t>Menegaes</w:t>
      </w:r>
      <w:proofErr w:type="spellEnd"/>
      <w:r>
        <w:t xml:space="preserve">, J.F.; </w:t>
      </w:r>
      <w:proofErr w:type="spellStart"/>
      <w:r>
        <w:t>Munareto</w:t>
      </w:r>
      <w:proofErr w:type="spellEnd"/>
      <w:r>
        <w:t>, J.D.; Nunes, U.R. Seed Germination and Initial Growth of Quinoa Seedlings Under Water and Salt Stress. J. Agric. Sci. 2019, 11, 153, doi:10.5539/</w:t>
      </w:r>
      <w:proofErr w:type="gramStart"/>
      <w:r>
        <w:t>jas.v</w:t>
      </w:r>
      <w:proofErr w:type="gramEnd"/>
      <w:r>
        <w:t>11n15p153.</w:t>
      </w:r>
    </w:p>
    <w:p w14:paraId="2F25D62C" w14:textId="334A1DD4" w:rsidR="004F41E8" w:rsidRDefault="004F41E8" w:rsidP="004F41E8">
      <w:pPr>
        <w:pStyle w:val="MDPI81references"/>
      </w:pPr>
      <w:r>
        <w:t xml:space="preserve">Costa, P.S.; Ferraz, R.L.S.; Dantas-Neto, J.; Martins, V.D.; </w:t>
      </w:r>
      <w:proofErr w:type="spellStart"/>
      <w:r>
        <w:t>Viégas</w:t>
      </w:r>
      <w:proofErr w:type="spellEnd"/>
      <w:r>
        <w:t xml:space="preserve">, P.R.A.; Meira, K.S.; </w:t>
      </w:r>
      <w:proofErr w:type="spellStart"/>
      <w:r>
        <w:t>Ndhlala</w:t>
      </w:r>
      <w:proofErr w:type="spellEnd"/>
      <w:r>
        <w:t>,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4F41E8" w:rsidP="004F41E8">
      <w:pPr>
        <w:pStyle w:val="MDPI81references"/>
      </w:pPr>
      <w:r>
        <w:t xml:space="preserve">Dias, G.F.; Alencar, R.S.D.; Viana, P.M.D.O.; Cavalcante, </w:t>
      </w:r>
      <w:proofErr w:type="gramStart"/>
      <w:r>
        <w:t>I.E.;</w:t>
      </w:r>
      <w:proofErr w:type="gramEnd"/>
      <w:r>
        <w:t xml:space="preserve"> Farias, E.S.D.D.; Bonou, S.I.; Sales, J.R.D.S.; Almeida, H.A.D.; Ferraz, R.L.D.S.; Lacerda, C.F.D.; et al. Seed Priming with PEG 6000 and Silicic Acid </w:t>
      </w:r>
      <w:r>
        <w:lastRenderedPageBreak/>
        <w:t xml:space="preserve">Enhances Drought Tolerance in Cowpea by Modulating Physiological Responses. </w:t>
      </w:r>
      <w:proofErr w:type="spellStart"/>
      <w:r>
        <w:t>Horticulturae</w:t>
      </w:r>
      <w:proofErr w:type="spellEnd"/>
      <w:r>
        <w:t xml:space="preserve"> 2025, 11, 438, doi:10.3390/horticulturae11040438.</w:t>
      </w:r>
    </w:p>
    <w:p w14:paraId="6D5FF53E" w14:textId="6632E7F4" w:rsidR="004F41E8" w:rsidRDefault="004F41E8"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4F41E8" w:rsidP="004F41E8">
      <w:pPr>
        <w:pStyle w:val="MDPI81references"/>
      </w:pPr>
      <w:r>
        <w:t xml:space="preserve">Ranal, M.A.; Santana, D.G.D. How and Why to Measure the Germination Process? Rev. Bras. </w:t>
      </w:r>
      <w:proofErr w:type="spellStart"/>
      <w:r>
        <w:t>Botânica</w:t>
      </w:r>
      <w:proofErr w:type="spellEnd"/>
      <w:r>
        <w:t xml:space="preserve"> 2006, 29, 1–11, doi:10.1590/s0100-84042006000100002.</w:t>
      </w:r>
    </w:p>
    <w:p w14:paraId="41511487" w14:textId="291DCF2F" w:rsidR="004F41E8" w:rsidRDefault="004F41E8" w:rsidP="004F41E8">
      <w:pPr>
        <w:pStyle w:val="MDPI81references"/>
      </w:pPr>
      <w:r>
        <w:rPr>
          <w:rFonts w:hint="eastAsia"/>
        </w:rPr>
        <w:t xml:space="preserve">Lozano‐Isla, F.; Benites‐Alfaro, O.E.; </w:t>
      </w:r>
      <w:proofErr w:type="spellStart"/>
      <w:r>
        <w:rPr>
          <w:rFonts w:hint="eastAsia"/>
        </w:rPr>
        <w:t>Pompelli</w:t>
      </w:r>
      <w:proofErr w:type="spellEnd"/>
      <w:r>
        <w:rPr>
          <w:rFonts w:hint="eastAsia"/>
        </w:rPr>
        <w:t xml:space="preserve">, M.F. </w:t>
      </w:r>
      <w:proofErr w:type="spellStart"/>
      <w:r>
        <w:rPr>
          <w:rFonts w:hint="eastAsia"/>
        </w:rPr>
        <w:t>GerminaR</w:t>
      </w:r>
      <w:proofErr w:type="spellEnd"/>
      <w:r>
        <w:rPr>
          <w:rFonts w:hint="eastAsia"/>
        </w:rPr>
        <w:t>: An R Package for Germination Analysis with the Interactive Web Application “</w:t>
      </w:r>
      <w:proofErr w:type="spellStart"/>
      <w:r>
        <w:rPr>
          <w:rFonts w:hint="eastAsia"/>
        </w:rPr>
        <w:t>GerminaQuant</w:t>
      </w:r>
      <w:proofErr w:type="spellEnd"/>
      <w:r>
        <w:rPr>
          <w:rFonts w:hint="eastAsia"/>
        </w:rPr>
        <w:t xml:space="preserve"> for R.” Ecol. Res. 2019, 34, 339–346, doi:10.1111/1440-1703.1275.</w:t>
      </w:r>
    </w:p>
    <w:p w14:paraId="5E8D6265" w14:textId="00787CB1" w:rsidR="004F41E8" w:rsidRDefault="004F41E8" w:rsidP="004F41E8">
      <w:pPr>
        <w:pStyle w:val="MDPI81references"/>
      </w:pPr>
      <w:r>
        <w:t xml:space="preserve">Zhao, X.; Joo, J.C.; Kim, J.Y. Evaluation of Heavy Metal Phytotoxicity to Helianthus Annuus L. Using Seedling Vigor Index-Soil Model. Chemosphere 2021, 275, 130026, </w:t>
      </w:r>
      <w:proofErr w:type="gramStart"/>
      <w:r>
        <w:t>doi:10.1016/j.chemosphere</w:t>
      </w:r>
      <w:proofErr w:type="gramEnd"/>
      <w:r>
        <w:t>.2021.130026.</w:t>
      </w:r>
    </w:p>
    <w:p w14:paraId="7104B759" w14:textId="3CBE9764" w:rsidR="004F41E8" w:rsidRDefault="004F41E8" w:rsidP="004F41E8">
      <w:pPr>
        <w:pStyle w:val="MDPI81references"/>
      </w:pPr>
      <w:r>
        <w:t xml:space="preserve">Methods in Cyanobacterial Research; </w:t>
      </w:r>
      <w:proofErr w:type="spellStart"/>
      <w:r>
        <w:t>Si</w:t>
      </w:r>
      <w:r>
        <w:rPr>
          <w:rFonts w:ascii="Cambria" w:hAnsi="Cambria" w:cs="Cambria"/>
        </w:rPr>
        <w:t>ṃ</w:t>
      </w:r>
      <w:r>
        <w:t>ha</w:t>
      </w:r>
      <w:proofErr w:type="spellEnd"/>
      <w:r>
        <w:t xml:space="preserve">, </w:t>
      </w:r>
      <w:r>
        <w:rPr>
          <w:rFonts w:cs="Palatino Linotype"/>
        </w:rPr>
        <w:t>Ś</w:t>
      </w:r>
      <w:r>
        <w:t xml:space="preserve">.P., Sinha, R.P., </w:t>
      </w:r>
      <w:proofErr w:type="spellStart"/>
      <w:r>
        <w:t>H</w:t>
      </w:r>
      <w:r>
        <w:rPr>
          <w:rFonts w:cs="Palatino Linotype"/>
        </w:rPr>
        <w:t>ä</w:t>
      </w:r>
      <w:r>
        <w:t>der</w:t>
      </w:r>
      <w:proofErr w:type="spellEnd"/>
      <w:r>
        <w:t>, D.P., Eds.; First edition.; CRC Press, Taylor &amp; Francis Group: Boca Raton, 2024; ISBN 978-1-003-39838-7.</w:t>
      </w:r>
    </w:p>
    <w:p w14:paraId="5CFAB86F" w14:textId="4388D1DE" w:rsidR="004F41E8" w:rsidRDefault="004F41E8" w:rsidP="004F41E8">
      <w:pPr>
        <w:pStyle w:val="MDPI81references"/>
      </w:pPr>
      <w:proofErr w:type="spellStart"/>
      <w:r w:rsidRPr="00983AF9">
        <w:rPr>
          <w:lang w:val="es-PE"/>
        </w:rPr>
        <w:t>Aebi</w:t>
      </w:r>
      <w:proofErr w:type="spellEnd"/>
      <w:r w:rsidRPr="00983AF9">
        <w:rPr>
          <w:lang w:val="es-PE"/>
        </w:rPr>
        <w:t xml:space="preserve">, H. [13] </w:t>
      </w:r>
      <w:proofErr w:type="spellStart"/>
      <w:r w:rsidRPr="00983AF9">
        <w:rPr>
          <w:lang w:val="es-PE"/>
        </w:rPr>
        <w:t>Catalase</w:t>
      </w:r>
      <w:proofErr w:type="spellEnd"/>
      <w:r w:rsidRPr="00983AF9">
        <w:rPr>
          <w:lang w:val="es-PE"/>
        </w:rPr>
        <w:t xml:space="preserve"> in Vitro. </w:t>
      </w:r>
      <w:r>
        <w:t>In Methods in Enzymology; Elsevier, 1984; Vol. 105, pp. 121–126 ISBN 978-0-12-182005-3.</w:t>
      </w:r>
    </w:p>
    <w:p w14:paraId="198251C5" w14:textId="14E83BDB" w:rsidR="004F41E8" w:rsidRDefault="004F41E8" w:rsidP="004F41E8">
      <w:pPr>
        <w:pStyle w:val="MDPI81references"/>
      </w:pPr>
      <w:r>
        <w:t xml:space="preserve">Rekik, I.; Chaabane, Z.; Missaoui, A.; </w:t>
      </w:r>
      <w:proofErr w:type="spellStart"/>
      <w:r>
        <w:t>Bouket</w:t>
      </w:r>
      <w:proofErr w:type="spellEnd"/>
      <w:r>
        <w:t xml:space="preserve">, A.C.; </w:t>
      </w:r>
      <w:proofErr w:type="spellStart"/>
      <w:r>
        <w:t>Luptakova</w:t>
      </w:r>
      <w:proofErr w:type="spellEnd"/>
      <w:r>
        <w:t xml:space="preserve">, L.; </w:t>
      </w:r>
      <w:proofErr w:type="spellStart"/>
      <w:r>
        <w:t>Elleuch</w:t>
      </w:r>
      <w:proofErr w:type="spellEnd"/>
      <w:r>
        <w:t xml:space="preserve">, A.; </w:t>
      </w:r>
      <w:proofErr w:type="spellStart"/>
      <w:r>
        <w:t>Belbahri</w:t>
      </w:r>
      <w:proofErr w:type="spellEnd"/>
      <w:r>
        <w:t xml:space="preserve">, L. Effects of Untreated and Treated Wastewater at the Morphological, Physiological and Biochemical Levels on Seed Germination and Development of Sorghum (Sorghum Bicolor (L.) Moench), Alfalfa (Medicago Sativa L.) and Fescue (Festuca Arundinacea </w:t>
      </w:r>
      <w:proofErr w:type="spellStart"/>
      <w:r>
        <w:t>Schreb</w:t>
      </w:r>
      <w:proofErr w:type="spellEnd"/>
      <w:r>
        <w:t xml:space="preserve">.). J. Hazard. Mater. 2017, 326, 165–176, </w:t>
      </w:r>
      <w:proofErr w:type="gramStart"/>
      <w:r>
        <w:t>doi:10.1016/j.jhazmat</w:t>
      </w:r>
      <w:proofErr w:type="gramEnd"/>
      <w:r>
        <w:t>.2016.12.033.</w:t>
      </w:r>
    </w:p>
    <w:p w14:paraId="3787A512" w14:textId="0C503AD9" w:rsidR="004F41E8" w:rsidRDefault="004F41E8" w:rsidP="004F41E8">
      <w:pPr>
        <w:pStyle w:val="MDPI81references"/>
      </w:pPr>
      <w:r>
        <w:t>R Core Team R: A Language and Environment for Statistical Computing 2024.</w:t>
      </w:r>
    </w:p>
    <w:p w14:paraId="69D46759" w14:textId="6D7C92D3" w:rsidR="004F41E8" w:rsidRDefault="004F41E8" w:rsidP="004F41E8">
      <w:pPr>
        <w:pStyle w:val="MDPI81references"/>
      </w:pPr>
      <w:r>
        <w:t xml:space="preserve">Bates, D.; </w:t>
      </w:r>
      <w:proofErr w:type="spellStart"/>
      <w:r>
        <w:t>Mächler</w:t>
      </w:r>
      <w:proofErr w:type="spellEnd"/>
      <w:r>
        <w:t xml:space="preserve">, M.; Bolker, B.; Walker, S. Fitting Linear Mixed-Effects Models Using Lme4. J. Stat. </w:t>
      </w:r>
      <w:proofErr w:type="spellStart"/>
      <w:r>
        <w:t>Softw</w:t>
      </w:r>
      <w:proofErr w:type="spellEnd"/>
      <w:r>
        <w:t>. 2015, 67, doi:10.18637/</w:t>
      </w:r>
      <w:proofErr w:type="gramStart"/>
      <w:r>
        <w:t>jss.v067.i</w:t>
      </w:r>
      <w:proofErr w:type="gramEnd"/>
      <w:r>
        <w:t>01.</w:t>
      </w:r>
    </w:p>
    <w:p w14:paraId="148DA9EF" w14:textId="250DE54F" w:rsidR="004F41E8" w:rsidRDefault="004F41E8" w:rsidP="004F41E8">
      <w:pPr>
        <w:pStyle w:val="MDPI81references"/>
      </w:pPr>
      <w:r>
        <w:t xml:space="preserve">Lenth, R.V. </w:t>
      </w:r>
      <w:proofErr w:type="spellStart"/>
      <w:r>
        <w:t>Emmeans</w:t>
      </w:r>
      <w:proofErr w:type="spellEnd"/>
      <w:r>
        <w:t>: Estimated Marginal Means, Aka Least-Squares Means 2017, 1.10.7.</w:t>
      </w:r>
    </w:p>
    <w:p w14:paraId="19BCFF2F" w14:textId="0026BA6D" w:rsidR="004F41E8" w:rsidRDefault="004F41E8" w:rsidP="004F41E8">
      <w:pPr>
        <w:pStyle w:val="MDPI81references"/>
      </w:pPr>
      <w:r>
        <w:t xml:space="preserve">Degon, Z.; Dixon, S.; </w:t>
      </w:r>
      <w:proofErr w:type="spellStart"/>
      <w:r>
        <w:t>Rahmatallah</w:t>
      </w:r>
      <w:proofErr w:type="spellEnd"/>
      <w:r>
        <w:t xml:space="preserve">, Y.; Galloway, M.; </w:t>
      </w:r>
      <w:proofErr w:type="spellStart"/>
      <w:r>
        <w:t>Gulutzo</w:t>
      </w:r>
      <w:proofErr w:type="spellEnd"/>
      <w:r>
        <w:t xml:space="preserve">, S.; Price, H.; Cook, J.; </w:t>
      </w:r>
      <w:proofErr w:type="spellStart"/>
      <w:r>
        <w:t>Glazko</w:t>
      </w:r>
      <w:proofErr w:type="spellEnd"/>
      <w:r>
        <w:t xml:space="preserve">, G.; Mukherjee, A. </w:t>
      </w:r>
      <w:proofErr w:type="spellStart"/>
      <w:r>
        <w:t>Azospirillum</w:t>
      </w:r>
      <w:proofErr w:type="spellEnd"/>
      <w:r>
        <w:t xml:space="preserve"> </w:t>
      </w:r>
      <w:proofErr w:type="spellStart"/>
      <w:r>
        <w:t>Brasilense</w:t>
      </w:r>
      <w:proofErr w:type="spellEnd"/>
      <w:r>
        <w:t xml:space="preserv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4F41E8" w:rsidP="004F41E8">
      <w:pPr>
        <w:pStyle w:val="MDPI81references"/>
      </w:pPr>
      <w:r>
        <w:t xml:space="preserve">Hernández-Canseco, J.; Bautista-Cruz, A.; Sánchez-Mendoza, S.; Aquino-Bolaños, T.; Sánchez-Medina, P.S. Plant Growth-Promoting </w:t>
      </w:r>
      <w:proofErr w:type="spellStart"/>
      <w:r>
        <w:t>Halobacteria</w:t>
      </w:r>
      <w:proofErr w:type="spellEnd"/>
      <w:r>
        <w:t xml:space="preserve"> and Their Ability to Protect Crops from Abiotic Stress: An Eco-Friendly Alternative for Saline Soils. Agronomy 2022, 12, 804, doi:10.3390/agronomy12040804.</w:t>
      </w:r>
    </w:p>
    <w:p w14:paraId="5D295B67" w14:textId="165FFF24" w:rsidR="004F41E8" w:rsidRDefault="004F41E8" w:rsidP="004F41E8">
      <w:pPr>
        <w:pStyle w:val="MDPI81references"/>
      </w:pPr>
      <w:r>
        <w:t xml:space="preserve">Baek, D.; </w:t>
      </w:r>
      <w:proofErr w:type="spellStart"/>
      <w:r>
        <w:t>Rokibuzzaman</w:t>
      </w:r>
      <w:proofErr w:type="spellEnd"/>
      <w:r>
        <w:t xml:space="preserve">, M.; Khan, A.; Kim, M.C.; Park, H.J.; Yun, D.; Chung, Y.R. Plant-Growth Promoting Bacillus </w:t>
      </w:r>
      <w:proofErr w:type="spellStart"/>
      <w:r>
        <w:t>Oryzicola</w:t>
      </w:r>
      <w:proofErr w:type="spellEnd"/>
      <w:r>
        <w:t xml:space="preserve"> YC7007 Modulates Stress-Response Gene Expression and Provides Protection </w:t>
      </w:r>
      <w:proofErr w:type="gramStart"/>
      <w:r>
        <w:t>From</w:t>
      </w:r>
      <w:proofErr w:type="gramEnd"/>
      <w:r>
        <w:t xml:space="preserve"> Salt Stress. Front. Plant Sci. 2020, 10, doi:10.3389/fpls.2019.01646.</w:t>
      </w:r>
    </w:p>
    <w:p w14:paraId="16A46D51" w14:textId="6EAA7F68" w:rsidR="004F41E8" w:rsidRDefault="004F41E8" w:rsidP="004F41E8">
      <w:pPr>
        <w:pStyle w:val="MDPI81references"/>
      </w:pPr>
      <w:r>
        <w:t xml:space="preserve">Liu, H.; </w:t>
      </w:r>
      <w:proofErr w:type="spellStart"/>
      <w:r>
        <w:t>Amoanimaa</w:t>
      </w:r>
      <w:proofErr w:type="spellEnd"/>
      <w:r>
        <w:t xml:space="preserve">-Dede, H.; Zhang, Y.; Wu, X.; Deng, F.; Qin, Y.; Qiu, H.; Ouyang, Y.; Wang, Y.; Zeng, F. Bacillus </w:t>
      </w:r>
      <w:proofErr w:type="spellStart"/>
      <w:r>
        <w:t>Amyloliquefaciens</w:t>
      </w:r>
      <w:proofErr w:type="spellEnd"/>
      <w:r>
        <w:t xml:space="preserve"> Strain Q1 Inoculation Enhances Salt Tolerance of Barley Seedlings by Maintaining the Photosynthetic Capacity and Intracellular Na+/K+ Homeostasis. Plant Growth </w:t>
      </w:r>
      <w:proofErr w:type="spellStart"/>
      <w:r>
        <w:t>Regul</w:t>
      </w:r>
      <w:proofErr w:type="spellEnd"/>
      <w:r>
        <w:t>. 2025, 105, 111–128, doi:10.1007/s10725-024-01260-9.</w:t>
      </w:r>
    </w:p>
    <w:p w14:paraId="3D028050" w14:textId="6040B93A" w:rsidR="004F41E8" w:rsidRDefault="004F41E8" w:rsidP="004F41E8">
      <w:pPr>
        <w:pStyle w:val="MDPI81references"/>
      </w:pPr>
      <w:r>
        <w:rPr>
          <w:rFonts w:hint="eastAsia"/>
        </w:rPr>
        <w:t xml:space="preserve">Caires, E.F.; Bini, A.R.; Barão, L.F.C.; </w:t>
      </w:r>
      <w:proofErr w:type="spellStart"/>
      <w:r>
        <w:rPr>
          <w:rFonts w:hint="eastAsia"/>
        </w:rPr>
        <w:t>Haliski</w:t>
      </w:r>
      <w:proofErr w:type="spellEnd"/>
      <w:r>
        <w:rPr>
          <w:rFonts w:hint="eastAsia"/>
        </w:rPr>
        <w:t xml:space="preserve">, A.; Duart, V.M.; Ricardo, K.D.S. Seed Inoculation with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and Nitrogen Fertilization for No‐till Cereal Production. Agron. J. 2021, 113, 560–576, doi:10.1002/agj2.20488.</w:t>
      </w:r>
    </w:p>
    <w:p w14:paraId="24014645" w14:textId="5A0CFE34" w:rsidR="004F41E8" w:rsidRDefault="004F41E8" w:rsidP="004F41E8">
      <w:pPr>
        <w:pStyle w:val="MDPI81references"/>
      </w:pPr>
      <w:r>
        <w:t xml:space="preserve">Cunha, V.D.S.; Brum, M.D.S.; Soares, A.B.; Deak, E.A.; Speth, L.A.L.; Martin, T.N. Promoting Black Oat and Ryegrass Growth via </w:t>
      </w:r>
      <w:proofErr w:type="spellStart"/>
      <w:r>
        <w:t>Azospirillum</w:t>
      </w:r>
      <w:proofErr w:type="spellEnd"/>
      <w:r>
        <w:t xml:space="preserve"> </w:t>
      </w:r>
      <w:proofErr w:type="spellStart"/>
      <w:r>
        <w:t>Brasilense</w:t>
      </w:r>
      <w:proofErr w:type="spellEnd"/>
      <w:r>
        <w:t xml:space="preserve"> Inoculation after Corn and Soybean Crop Rotation. Emir. J. Food Agric. 2024, 36, 1–8, doi:10.3897/ejfa.2024.118453.</w:t>
      </w:r>
    </w:p>
    <w:p w14:paraId="5FF18A4C" w14:textId="305F7DD1" w:rsidR="004F41E8" w:rsidRDefault="004F41E8" w:rsidP="004F41E8">
      <w:pPr>
        <w:pStyle w:val="MDPI81references"/>
      </w:pPr>
      <w:r>
        <w:t xml:space="preserve">Mattos, M.L.T.; </w:t>
      </w:r>
      <w:proofErr w:type="spellStart"/>
      <w:r>
        <w:t>Valgas</w:t>
      </w:r>
      <w:proofErr w:type="spellEnd"/>
      <w:r>
        <w:t xml:space="preserve">, R.A.; Martins, J.F.D.S. Evaluation of the Agronomic Efficiency of </w:t>
      </w:r>
      <w:proofErr w:type="spellStart"/>
      <w:r>
        <w:t>Azospirillum</w:t>
      </w:r>
      <w:proofErr w:type="spellEnd"/>
      <w:r>
        <w:t xml:space="preserve"> </w:t>
      </w:r>
      <w:proofErr w:type="spellStart"/>
      <w:r>
        <w:t>Brasilense</w:t>
      </w:r>
      <w:proofErr w:type="spellEnd"/>
      <w:r>
        <w:t xml:space="preserve"> Strains Ab-V5 and Ab-V6 in Flood-Irrigated Rice. Agronomy 2022, 12, 3047, doi:10.3390/agronomy12123047.</w:t>
      </w:r>
    </w:p>
    <w:p w14:paraId="50537F84" w14:textId="4DC84A16" w:rsidR="004F41E8" w:rsidRDefault="004F41E8" w:rsidP="004F41E8">
      <w:pPr>
        <w:pStyle w:val="MDPI81references"/>
      </w:pPr>
      <w:r>
        <w:t xml:space="preserve">Terra, A.B.C.; Rezende, A.V.D.; Florentino, L.A. Co-Inoculation with </w:t>
      </w:r>
      <w:proofErr w:type="spellStart"/>
      <w:r>
        <w:t>Azospirillum</w:t>
      </w:r>
      <w:proofErr w:type="spellEnd"/>
      <w:r>
        <w:t xml:space="preserve"> </w:t>
      </w:r>
      <w:proofErr w:type="spellStart"/>
      <w:r>
        <w:t>Brasilense</w:t>
      </w:r>
      <w:proofErr w:type="spellEnd"/>
      <w:r>
        <w:t xml:space="preserve"> Promotes Growth in Forage Legumes. Rev. Ceres 2023, 70, doi:10.1590/0034-737x202370050014.</w:t>
      </w:r>
    </w:p>
    <w:p w14:paraId="2E4FD919" w14:textId="1326965A" w:rsidR="004F41E8" w:rsidRDefault="004F41E8" w:rsidP="004F41E8">
      <w:pPr>
        <w:pStyle w:val="MDPI81references"/>
      </w:pPr>
      <w:r>
        <w:t xml:space="preserve">Da Silva, M.S.R.D.A.; Tavares, O.C.H.; De Oliveira, I.S.R.; Da Silva, C.S.R.D.A.; Da Silva, C.S.R.D.A.; Vidal, M.S.; </w:t>
      </w:r>
      <w:proofErr w:type="spellStart"/>
      <w:r>
        <w:t>Baldani</w:t>
      </w:r>
      <w:proofErr w:type="spellEnd"/>
      <w:r>
        <w:t>, V.L.D.; Jesus, E.D.C. Stimulatory Effects of Defective and Effective 3-Indoleacetic Acid-</w:t>
      </w:r>
      <w:r>
        <w:lastRenderedPageBreak/>
        <w:t xml:space="preserve">Producing Bacterial Strains on Rice in an Advanced Stage of Its Vegetative Cycle. Braz. J. </w:t>
      </w:r>
      <w:proofErr w:type="spellStart"/>
      <w:r>
        <w:t>Microbiol</w:t>
      </w:r>
      <w:proofErr w:type="spellEnd"/>
      <w:r>
        <w:t>. 2022, 53, 281–288, doi:10.1007/s42770-021-00651-8.</w:t>
      </w:r>
    </w:p>
    <w:p w14:paraId="48486E5F" w14:textId="7C1B142E" w:rsidR="004F41E8" w:rsidRDefault="004F41E8" w:rsidP="004F41E8">
      <w:pPr>
        <w:pStyle w:val="MDPI81references"/>
      </w:pPr>
      <w:r>
        <w:t xml:space="preserve">Neshat, M.; Abbasi, A.; Hosseinzadeh, A.; </w:t>
      </w:r>
      <w:proofErr w:type="spellStart"/>
      <w:r>
        <w:t>Sarikhani</w:t>
      </w:r>
      <w:proofErr w:type="spellEnd"/>
      <w:r>
        <w:t xml:space="preserve">, M.R.; Dadashi Chavan, D.; </w:t>
      </w:r>
      <w:proofErr w:type="spellStart"/>
      <w:r>
        <w:t>Rasoulnia</w:t>
      </w:r>
      <w:proofErr w:type="spellEnd"/>
      <w:r>
        <w:t>,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4F41E8" w:rsidP="004F41E8">
      <w:pPr>
        <w:pStyle w:val="MDPI81references"/>
      </w:pPr>
      <w:proofErr w:type="spellStart"/>
      <w:r>
        <w:t>Spaepen</w:t>
      </w:r>
      <w:proofErr w:type="spellEnd"/>
      <w:r>
        <w:t xml:space="preserve">, S.; Dobbelaere, S.; </w:t>
      </w:r>
      <w:proofErr w:type="spellStart"/>
      <w:r>
        <w:t>Croonenborghs</w:t>
      </w:r>
      <w:proofErr w:type="spellEnd"/>
      <w:r>
        <w:t xml:space="preserve">, A.; </w:t>
      </w:r>
      <w:proofErr w:type="spellStart"/>
      <w:r>
        <w:t>Vanderleyden</w:t>
      </w:r>
      <w:proofErr w:type="spellEnd"/>
      <w:r>
        <w:t xml:space="preserve">, J. Effects of </w:t>
      </w:r>
      <w:proofErr w:type="spellStart"/>
      <w:r>
        <w:t>Azospirillum</w:t>
      </w:r>
      <w:proofErr w:type="spellEnd"/>
      <w:r>
        <w:t xml:space="preserve"> </w:t>
      </w:r>
      <w:proofErr w:type="spellStart"/>
      <w:r>
        <w:t>Brasilense</w:t>
      </w:r>
      <w:proofErr w:type="spellEnd"/>
      <w:r>
        <w:t xml:space="preserve"> Indole-3-Acetic Acid Production on Inoculated Wheat Plants. Plant Soil 2008, 312, 15–23, doi:10.1007/s11104-008-9560-1.</w:t>
      </w:r>
    </w:p>
    <w:p w14:paraId="44949284" w14:textId="7FBD47F7" w:rsidR="004F41E8" w:rsidRDefault="004F41E8" w:rsidP="004F41E8">
      <w:pPr>
        <w:pStyle w:val="MDPI81references"/>
      </w:pPr>
      <w:r>
        <w:t xml:space="preserve">Zaheer, M.S.; Ali, H.H.; Iqbal, M.A.; </w:t>
      </w:r>
      <w:proofErr w:type="spellStart"/>
      <w:r>
        <w:t>Erinle</w:t>
      </w:r>
      <w:proofErr w:type="spellEnd"/>
      <w:r>
        <w:t xml:space="preserve">, K.O.; Javed, T.; Iqbal, J.; Hashmi, M.I.U.; Mumtaz, M.Z.; Salama, E.A.A.; </w:t>
      </w:r>
      <w:proofErr w:type="spellStart"/>
      <w:r>
        <w:t>Kalaji</w:t>
      </w:r>
      <w:proofErr w:type="spellEnd"/>
      <w:r>
        <w:t xml:space="preserve">, H.M.; et al. Cytokinin Production by </w:t>
      </w:r>
      <w:proofErr w:type="spellStart"/>
      <w:r>
        <w:t>Azospirillum</w:t>
      </w:r>
      <w:proofErr w:type="spellEnd"/>
      <w:r>
        <w:t xml:space="preserve"> </w:t>
      </w:r>
      <w:proofErr w:type="spellStart"/>
      <w:r>
        <w:t>Brasilense</w:t>
      </w:r>
      <w:proofErr w:type="spellEnd"/>
      <w:r>
        <w:t xml:space="preserve"> Contributes to Increase in Growth, Yield, Antioxidant, and Physiological Systems of Wheat (Triticum Aestivum L.). Front. </w:t>
      </w:r>
      <w:proofErr w:type="spellStart"/>
      <w:r>
        <w:t>Microbiol</w:t>
      </w:r>
      <w:proofErr w:type="spellEnd"/>
      <w:r>
        <w:t>. 2022, 13, doi:10.3389/fmicb.2022.886041.</w:t>
      </w:r>
    </w:p>
    <w:p w14:paraId="12C5A26E" w14:textId="01A7F00B" w:rsidR="004F41E8" w:rsidRDefault="004F41E8" w:rsidP="004F41E8">
      <w:pPr>
        <w:pStyle w:val="MDPI81references"/>
      </w:pPr>
      <w:proofErr w:type="spellStart"/>
      <w:r>
        <w:t>Hasanuzzaman</w:t>
      </w:r>
      <w:proofErr w:type="spellEnd"/>
      <w:r>
        <w:t xml:space="preserve">, M.; Raihan, </w:t>
      </w:r>
      <w:proofErr w:type="spellStart"/>
      <w:r>
        <w:t>Md.R.H</w:t>
      </w:r>
      <w:proofErr w:type="spellEnd"/>
      <w:r>
        <w:t>.; Masud, A.A.C.; Rahman, K.; Nowroz, F.; Rahman, M.; Nahar, K.; Fujita, M. Regulation of Reactive Oxygen Species and Antioxidant Defense in Plants under Salinity. Int. J. Mol. Sci. 2021, 22, 9326, doi:10.3390/ijms22179326.</w:t>
      </w:r>
    </w:p>
    <w:p w14:paraId="42F50C95" w14:textId="53A91383" w:rsidR="004F41E8" w:rsidRDefault="004F41E8" w:rsidP="004F41E8">
      <w:pPr>
        <w:pStyle w:val="MDPI81references"/>
      </w:pPr>
      <w:proofErr w:type="spellStart"/>
      <w:r>
        <w:t>Kesawat</w:t>
      </w:r>
      <w:proofErr w:type="spellEnd"/>
      <w:r>
        <w:t xml:space="preserve">, M.S.; Satheesh, N.; </w:t>
      </w:r>
      <w:proofErr w:type="spellStart"/>
      <w:r>
        <w:t>Kherawat</w:t>
      </w:r>
      <w:proofErr w:type="spellEnd"/>
      <w:r>
        <w: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4F41E8"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4F41E8"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4F41E8" w:rsidP="004F41E8">
      <w:pPr>
        <w:pStyle w:val="MDPI81references"/>
      </w:pPr>
      <w:r>
        <w:rPr>
          <w:rFonts w:hint="eastAsia"/>
        </w:rPr>
        <w:t>Ansari, W.A.; Shahid, M.; Shafi, Z.; Farah, M.A.; Zeyad, M.T.; Al‐</w:t>
      </w:r>
      <w:proofErr w:type="spellStart"/>
      <w:r>
        <w:rPr>
          <w:rFonts w:hint="eastAsia"/>
        </w:rPr>
        <w:t>Anazi</w:t>
      </w:r>
      <w:proofErr w:type="spellEnd"/>
      <w:r>
        <w:rPr>
          <w:rFonts w:hint="eastAsia"/>
        </w:rPr>
        <w:t xml:space="preserve">, K.M.; Ahamad, L. Multifaceted Rhizobacterial Co‐Inoculation Enhances Drought‐Stress Tolerance in Tomato: Insights </w:t>
      </w:r>
      <w:proofErr w:type="gramStart"/>
      <w:r>
        <w:rPr>
          <w:rFonts w:hint="eastAsia"/>
        </w:rPr>
        <w:t>Into</w:t>
      </w:r>
      <w:proofErr w:type="gramEnd"/>
      <w:r>
        <w:rPr>
          <w:rFonts w:hint="eastAsia"/>
        </w:rPr>
        <w:t xml:space="preserve"> Physiological, Biochemical, and Molecular Responses. J. Bas</w:t>
      </w:r>
      <w:r>
        <w:t xml:space="preserve">ic </w:t>
      </w:r>
      <w:proofErr w:type="spellStart"/>
      <w:r>
        <w:t>Microbiol</w:t>
      </w:r>
      <w:proofErr w:type="spellEnd"/>
      <w:r>
        <w:t>. 2025, doi:10.1002/jobm.70065.</w:t>
      </w:r>
    </w:p>
    <w:p w14:paraId="5D9068A2" w14:textId="12C2D413" w:rsidR="004F41E8" w:rsidRDefault="004F41E8" w:rsidP="004F41E8">
      <w:pPr>
        <w:pStyle w:val="MDPI81references"/>
      </w:pPr>
      <w:proofErr w:type="spellStart"/>
      <w:r>
        <w:t>Nurbekova</w:t>
      </w:r>
      <w:proofErr w:type="spellEnd"/>
      <w:r>
        <w:t xml:space="preserve">, Z.; </w:t>
      </w:r>
      <w:proofErr w:type="spellStart"/>
      <w:r>
        <w:t>Satkanov</w:t>
      </w:r>
      <w:proofErr w:type="spellEnd"/>
      <w:r>
        <w:t xml:space="preserve">, M.; </w:t>
      </w:r>
      <w:proofErr w:type="spellStart"/>
      <w:r>
        <w:t>Beisekova</w:t>
      </w:r>
      <w:proofErr w:type="spellEnd"/>
      <w:r>
        <w:t xml:space="preserve">, M.; </w:t>
      </w:r>
      <w:proofErr w:type="spellStart"/>
      <w:r>
        <w:t>Akbassova</w:t>
      </w:r>
      <w:proofErr w:type="spellEnd"/>
      <w:r>
        <w:t xml:space="preserve">, A.; </w:t>
      </w:r>
      <w:proofErr w:type="spellStart"/>
      <w:r>
        <w:t>Ualiyeva</w:t>
      </w:r>
      <w:proofErr w:type="spellEnd"/>
      <w:r>
        <w:t xml:space="preserve">, R.; Cui, J.; Chen, Y.; Wang, Z.; </w:t>
      </w:r>
      <w:proofErr w:type="spellStart"/>
      <w:r>
        <w:t>Zhangazin</w:t>
      </w:r>
      <w:proofErr w:type="spellEnd"/>
      <w:r>
        <w:t xml:space="preserve">, S. Strategies for Achieving High and Sustainable Plant Productivity in Saline Soil Conditions. </w:t>
      </w:r>
      <w:proofErr w:type="spellStart"/>
      <w:r>
        <w:t>Horticulturae</w:t>
      </w:r>
      <w:proofErr w:type="spellEnd"/>
      <w:r>
        <w:t xml:space="preserve"> 2024, 10, 878, doi:10.3390/horticulturae10080878.</w:t>
      </w:r>
    </w:p>
    <w:p w14:paraId="080AEBC4" w14:textId="2D148CEB" w:rsidR="004F41E8" w:rsidRDefault="004F41E8" w:rsidP="004F41E8">
      <w:pPr>
        <w:pStyle w:val="MDPI81references"/>
      </w:pPr>
      <w:r>
        <w:t xml:space="preserve">Patel, M.; Islam, S.; Glick, B.R.; Vimal, S.R.; </w:t>
      </w:r>
      <w:proofErr w:type="spellStart"/>
      <w:r>
        <w:t>Bhor</w:t>
      </w:r>
      <w:proofErr w:type="spellEnd"/>
      <w:r>
        <w:t xml:space="preserve">, S.A.; Bernardi, M.; </w:t>
      </w:r>
      <w:proofErr w:type="spellStart"/>
      <w:r>
        <w:t>Johora</w:t>
      </w:r>
      <w:proofErr w:type="spellEnd"/>
      <w:r>
        <w:t xml:space="preserve">, F.T.; Patel, A.; De Los Santos Villalobos, S. Elaborating the Multifarious Role of PGPB for Sustainable Food Security under Changing Climate Conditions. </w:t>
      </w:r>
      <w:proofErr w:type="spellStart"/>
      <w:r>
        <w:t>Microbiol</w:t>
      </w:r>
      <w:proofErr w:type="spellEnd"/>
      <w:r>
        <w:t xml:space="preserve">. Res. 2024, 289, 127895, </w:t>
      </w:r>
      <w:proofErr w:type="gramStart"/>
      <w:r>
        <w:t>doi:10.1016/j.micres</w:t>
      </w:r>
      <w:proofErr w:type="gramEnd"/>
      <w:r>
        <w:t>.2024.127895.</w:t>
      </w:r>
    </w:p>
    <w:p w14:paraId="26037AAC" w14:textId="24EEF50E" w:rsidR="004F41E8" w:rsidRDefault="004F41E8"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4F41E8"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8"/>
      <w:headerReference w:type="default" r:id="rId69"/>
      <w:footerReference w:type="default" r:id="rId70"/>
      <w:headerReference w:type="first" r:id="rId71"/>
      <w:footerReference w:type="first" r:id="rId72"/>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Flavio Lozano-Isla" w:date="2025-08-28T13:07:00Z" w:initials="FL">
    <w:p w14:paraId="6C4E8113" w14:textId="77777777" w:rsidR="005461A7" w:rsidRDefault="005461A7" w:rsidP="005461A7">
      <w:pPr>
        <w:pStyle w:val="Textocomentario"/>
        <w:jc w:val="left"/>
      </w:pPr>
      <w:r>
        <w:rPr>
          <w:rStyle w:val="Refdecomentario"/>
        </w:rPr>
        <w:annotationRef/>
      </w:r>
      <w:r>
        <w:t xml:space="preserve">This opposite orientation indicates a trade-off between growth performance and the activation of antioxidant defenses, suggesting that seedlings under salinity stress prioritize different strategies depending on the inoculation treatment. </w:t>
      </w:r>
    </w:p>
  </w:comment>
  <w:comment w:id="2" w:author="Flavio Lozano-Isla" w:date="2025-08-28T13:09:00Z" w:initials="FL">
    <w:p w14:paraId="48A1D99E" w14:textId="77777777" w:rsidR="005461A7" w:rsidRDefault="005461A7" w:rsidP="005461A7">
      <w:pPr>
        <w:pStyle w:val="Textocomentario"/>
        <w:jc w:val="left"/>
      </w:pPr>
      <w:r>
        <w:rPr>
          <w:rStyle w:val="Refdecomentario"/>
        </w:rPr>
        <w:annotationRef/>
      </w:r>
      <w:r>
        <w:t>The distinct positioning of BR-11002 treatments highlights its superior capacity to sustain both growth-related and antioxidative traits under increasing salt st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4E8113" w15:done="0"/>
  <w15:commentEx w15:paraId="48A1D9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8E2A406" w16cex:dateUtc="2025-08-28T18:07:00Z"/>
  <w16cex:commentExtensible w16cex:durableId="56F10A27" w16cex:dateUtc="2025-08-28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4E8113" w16cid:durableId="08E2A406"/>
  <w16cid:commentId w16cid:paraId="48A1D99E" w16cid:durableId="56F10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72CBB" w14:textId="77777777" w:rsidR="000250D0" w:rsidRPr="002469C7" w:rsidRDefault="000250D0">
      <w:pPr>
        <w:spacing w:line="240" w:lineRule="auto"/>
      </w:pPr>
      <w:r w:rsidRPr="002469C7">
        <w:separator/>
      </w:r>
    </w:p>
  </w:endnote>
  <w:endnote w:type="continuationSeparator" w:id="0">
    <w:p w14:paraId="1A134ACB" w14:textId="77777777" w:rsidR="000250D0" w:rsidRPr="002469C7" w:rsidRDefault="000250D0">
      <w:pPr>
        <w:spacing w:line="240" w:lineRule="auto"/>
      </w:pPr>
      <w:r w:rsidRPr="002469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F263AB"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C3322E" w:rsidRPr="002469C7">
      <w:rPr>
        <w:bCs/>
        <w:iCs/>
        <w:sz w:val="16"/>
        <w:szCs w:val="16"/>
      </w:rPr>
      <w:t xml:space="preserve">, </w:t>
    </w:r>
    <w:r w:rsidR="004F2448" w:rsidRPr="002469C7">
      <w:rPr>
        <w:bCs/>
        <w:iCs/>
        <w:sz w:val="16"/>
        <w:szCs w:val="16"/>
      </w:rPr>
      <w:t>x</w:t>
    </w:r>
    <w:r w:rsidR="00BF3AEE" w:rsidRPr="002469C7">
      <w:rPr>
        <w:sz w:val="16"/>
        <w:szCs w:val="16"/>
      </w:rPr>
      <w:tab/>
    </w:r>
    <w:r w:rsidR="006741C3" w:rsidRPr="002469C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E2B6AB" w14:textId="77777777" w:rsidR="000250D0" w:rsidRPr="002469C7" w:rsidRDefault="000250D0">
      <w:pPr>
        <w:spacing w:line="240" w:lineRule="auto"/>
      </w:pPr>
      <w:r w:rsidRPr="002469C7">
        <w:separator/>
      </w:r>
    </w:p>
  </w:footnote>
  <w:footnote w:type="continuationSeparator" w:id="0">
    <w:p w14:paraId="4BF1D591" w14:textId="77777777" w:rsidR="000250D0" w:rsidRPr="002469C7" w:rsidRDefault="000250D0">
      <w:pPr>
        <w:spacing w:line="240" w:lineRule="auto"/>
      </w:pPr>
      <w:r w:rsidRPr="002469C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F263AB"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4F2448" w:rsidRPr="002469C7">
      <w:rPr>
        <w:sz w:val="16"/>
      </w:rPr>
      <w:t xml:space="preserve">, x </w:t>
    </w:r>
    <w:r w:rsidR="006741C3" w:rsidRPr="002469C7">
      <w:rPr>
        <w:sz w:val="16"/>
      </w:rPr>
      <w:t>FOR PEER REVIEW</w:t>
    </w:r>
    <w:r w:rsidR="006741C3" w:rsidRPr="002469C7">
      <w:rPr>
        <w:sz w:val="16"/>
      </w:rP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0F2327" w:rsidRPr="002469C7" w14:paraId="004761B2" w14:textId="77777777" w:rsidTr="006F4172">
      <w:trPr>
        <w:trHeight w:val="686"/>
      </w:trPr>
      <w:tc>
        <w:tcPr>
          <w:tcW w:w="3679" w:type="dxa"/>
          <w:vAlign w:val="center"/>
        </w:tcPr>
        <w:p w14:paraId="21B168F2" w14:textId="77777777" w:rsidR="000F2327" w:rsidRPr="002469C7" w:rsidRDefault="00E97B58"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5C2544A5" wp14:editId="1CC75904">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6F4172"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26AEB796" wp14:editId="17C5B3C3">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9416961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0BEE04BA">
      <w:start w:val="1"/>
      <w:numFmt w:val="decimal"/>
      <w:lvlText w:val="%1"/>
      <w:lvlJc w:val="left"/>
      <w:pPr>
        <w:ind w:left="2968" w:hanging="360"/>
      </w:pPr>
      <w:rPr>
        <w:rFonts w:hint="default"/>
      </w:rPr>
    </w:lvl>
    <w:lvl w:ilvl="1" w:tplc="04160019" w:tentative="1">
      <w:start w:val="1"/>
      <w:numFmt w:val="lowerLetter"/>
      <w:lvlText w:val="%2."/>
      <w:lvlJc w:val="left"/>
      <w:pPr>
        <w:ind w:left="3688" w:hanging="360"/>
      </w:pPr>
    </w:lvl>
    <w:lvl w:ilvl="2" w:tplc="0416001B" w:tentative="1">
      <w:start w:val="1"/>
      <w:numFmt w:val="lowerRoman"/>
      <w:lvlText w:val="%3."/>
      <w:lvlJc w:val="right"/>
      <w:pPr>
        <w:ind w:left="4408" w:hanging="180"/>
      </w:pPr>
    </w:lvl>
    <w:lvl w:ilvl="3" w:tplc="0416000F" w:tentative="1">
      <w:start w:val="1"/>
      <w:numFmt w:val="decimal"/>
      <w:lvlText w:val="%4."/>
      <w:lvlJc w:val="left"/>
      <w:pPr>
        <w:ind w:left="5128" w:hanging="360"/>
      </w:pPr>
    </w:lvl>
    <w:lvl w:ilvl="4" w:tplc="04160019" w:tentative="1">
      <w:start w:val="1"/>
      <w:numFmt w:val="lowerLetter"/>
      <w:lvlText w:val="%5."/>
      <w:lvlJc w:val="left"/>
      <w:pPr>
        <w:ind w:left="5848" w:hanging="360"/>
      </w:pPr>
    </w:lvl>
    <w:lvl w:ilvl="5" w:tplc="0416001B" w:tentative="1">
      <w:start w:val="1"/>
      <w:numFmt w:val="lowerRoman"/>
      <w:lvlText w:val="%6."/>
      <w:lvlJc w:val="right"/>
      <w:pPr>
        <w:ind w:left="6568" w:hanging="180"/>
      </w:pPr>
    </w:lvl>
    <w:lvl w:ilvl="6" w:tplc="0416000F" w:tentative="1">
      <w:start w:val="1"/>
      <w:numFmt w:val="decimal"/>
      <w:lvlText w:val="%7."/>
      <w:lvlJc w:val="left"/>
      <w:pPr>
        <w:ind w:left="7288" w:hanging="360"/>
      </w:pPr>
    </w:lvl>
    <w:lvl w:ilvl="7" w:tplc="04160019" w:tentative="1">
      <w:start w:val="1"/>
      <w:numFmt w:val="lowerLetter"/>
      <w:lvlText w:val="%8."/>
      <w:lvlJc w:val="left"/>
      <w:pPr>
        <w:ind w:left="8008" w:hanging="360"/>
      </w:pPr>
    </w:lvl>
    <w:lvl w:ilvl="8" w:tplc="0416001B"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4650BA2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03E862E">
      <w:start w:val="1"/>
      <w:numFmt w:val="decimal"/>
      <w:lvlRestart w:val="0"/>
      <w:pStyle w:val="MDPI81references"/>
      <w:lvlText w:val="%1."/>
      <w:lvlJc w:val="left"/>
      <w:pPr>
        <w:ind w:left="198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9C20EB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lavio Lozano-Isla">
    <w15:presenceInfo w15:providerId="AD" w15:userId="S::Flavio.Lozano-Isla@bwedu.de::f11ca180-afce-46ff-8f3c-18536b980a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250D0"/>
    <w:rsid w:val="00034A6C"/>
    <w:rsid w:val="000405D8"/>
    <w:rsid w:val="00061376"/>
    <w:rsid w:val="0006239A"/>
    <w:rsid w:val="00066D0C"/>
    <w:rsid w:val="00072FFE"/>
    <w:rsid w:val="00081AA2"/>
    <w:rsid w:val="0009299A"/>
    <w:rsid w:val="000A3EE6"/>
    <w:rsid w:val="000A6458"/>
    <w:rsid w:val="000B0C18"/>
    <w:rsid w:val="000B1869"/>
    <w:rsid w:val="000B74BE"/>
    <w:rsid w:val="000D1496"/>
    <w:rsid w:val="000D45D8"/>
    <w:rsid w:val="000F2327"/>
    <w:rsid w:val="000F3924"/>
    <w:rsid w:val="000F77D9"/>
    <w:rsid w:val="0010074E"/>
    <w:rsid w:val="001203A1"/>
    <w:rsid w:val="001228D6"/>
    <w:rsid w:val="0015044B"/>
    <w:rsid w:val="0016387F"/>
    <w:rsid w:val="00172E9F"/>
    <w:rsid w:val="00172F33"/>
    <w:rsid w:val="00175B34"/>
    <w:rsid w:val="00176A7E"/>
    <w:rsid w:val="001916F7"/>
    <w:rsid w:val="001A278A"/>
    <w:rsid w:val="001A38F5"/>
    <w:rsid w:val="001A5FE5"/>
    <w:rsid w:val="001B6D71"/>
    <w:rsid w:val="001C0E58"/>
    <w:rsid w:val="001D54EB"/>
    <w:rsid w:val="001D60C5"/>
    <w:rsid w:val="001E2AEB"/>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0BB3"/>
    <w:rsid w:val="002C5D3F"/>
    <w:rsid w:val="002C6AF3"/>
    <w:rsid w:val="002D5DFC"/>
    <w:rsid w:val="002E59CB"/>
    <w:rsid w:val="002E5AF0"/>
    <w:rsid w:val="00305D26"/>
    <w:rsid w:val="00326141"/>
    <w:rsid w:val="00336369"/>
    <w:rsid w:val="003421FC"/>
    <w:rsid w:val="00354540"/>
    <w:rsid w:val="003812FB"/>
    <w:rsid w:val="00382694"/>
    <w:rsid w:val="0039536D"/>
    <w:rsid w:val="00395815"/>
    <w:rsid w:val="0039607E"/>
    <w:rsid w:val="00396805"/>
    <w:rsid w:val="003B10AD"/>
    <w:rsid w:val="003B4E58"/>
    <w:rsid w:val="003C5ECD"/>
    <w:rsid w:val="003D532F"/>
    <w:rsid w:val="003E2697"/>
    <w:rsid w:val="00401D30"/>
    <w:rsid w:val="00403F91"/>
    <w:rsid w:val="00412294"/>
    <w:rsid w:val="004174C7"/>
    <w:rsid w:val="00425073"/>
    <w:rsid w:val="004250DF"/>
    <w:rsid w:val="004329E9"/>
    <w:rsid w:val="00433471"/>
    <w:rsid w:val="0044068B"/>
    <w:rsid w:val="00441346"/>
    <w:rsid w:val="00442748"/>
    <w:rsid w:val="00451BD2"/>
    <w:rsid w:val="004643F3"/>
    <w:rsid w:val="00467C3C"/>
    <w:rsid w:val="004720B5"/>
    <w:rsid w:val="00484D6C"/>
    <w:rsid w:val="00486D19"/>
    <w:rsid w:val="00487752"/>
    <w:rsid w:val="004958A4"/>
    <w:rsid w:val="00497FB2"/>
    <w:rsid w:val="004A47B7"/>
    <w:rsid w:val="004A4DA5"/>
    <w:rsid w:val="004B47FD"/>
    <w:rsid w:val="004E1AB8"/>
    <w:rsid w:val="004E4A1F"/>
    <w:rsid w:val="004E6F64"/>
    <w:rsid w:val="004F2448"/>
    <w:rsid w:val="004F2D0D"/>
    <w:rsid w:val="004F41E8"/>
    <w:rsid w:val="004F6B36"/>
    <w:rsid w:val="00524F9F"/>
    <w:rsid w:val="00532753"/>
    <w:rsid w:val="00534263"/>
    <w:rsid w:val="00542005"/>
    <w:rsid w:val="00542BED"/>
    <w:rsid w:val="005438D0"/>
    <w:rsid w:val="005442C6"/>
    <w:rsid w:val="00545B32"/>
    <w:rsid w:val="005461A7"/>
    <w:rsid w:val="00560CFB"/>
    <w:rsid w:val="00562E63"/>
    <w:rsid w:val="005757AB"/>
    <w:rsid w:val="00580DE5"/>
    <w:rsid w:val="0058337C"/>
    <w:rsid w:val="00586115"/>
    <w:rsid w:val="005A34EA"/>
    <w:rsid w:val="005B1D45"/>
    <w:rsid w:val="005B2D63"/>
    <w:rsid w:val="005B3C9D"/>
    <w:rsid w:val="00607366"/>
    <w:rsid w:val="00613799"/>
    <w:rsid w:val="00614515"/>
    <w:rsid w:val="006174CF"/>
    <w:rsid w:val="006314CC"/>
    <w:rsid w:val="006373DE"/>
    <w:rsid w:val="006442FD"/>
    <w:rsid w:val="006571E9"/>
    <w:rsid w:val="00662D30"/>
    <w:rsid w:val="00663EA5"/>
    <w:rsid w:val="00666959"/>
    <w:rsid w:val="00670E97"/>
    <w:rsid w:val="006741C3"/>
    <w:rsid w:val="00683573"/>
    <w:rsid w:val="00685B89"/>
    <w:rsid w:val="006908C3"/>
    <w:rsid w:val="00692393"/>
    <w:rsid w:val="00692CD3"/>
    <w:rsid w:val="00692DFD"/>
    <w:rsid w:val="006940BB"/>
    <w:rsid w:val="006A5E7D"/>
    <w:rsid w:val="006B58B4"/>
    <w:rsid w:val="006C4E67"/>
    <w:rsid w:val="006C630A"/>
    <w:rsid w:val="006E43D2"/>
    <w:rsid w:val="006E44FC"/>
    <w:rsid w:val="006E4C2E"/>
    <w:rsid w:val="006F4172"/>
    <w:rsid w:val="006F535C"/>
    <w:rsid w:val="0070163E"/>
    <w:rsid w:val="00734017"/>
    <w:rsid w:val="00735B9D"/>
    <w:rsid w:val="007433B6"/>
    <w:rsid w:val="00757E4A"/>
    <w:rsid w:val="007612A5"/>
    <w:rsid w:val="00762EF5"/>
    <w:rsid w:val="00764161"/>
    <w:rsid w:val="0077732D"/>
    <w:rsid w:val="00780A9D"/>
    <w:rsid w:val="00792798"/>
    <w:rsid w:val="007A7B56"/>
    <w:rsid w:val="007B20A9"/>
    <w:rsid w:val="007B4B92"/>
    <w:rsid w:val="007B5742"/>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1FC6"/>
    <w:rsid w:val="008B25BB"/>
    <w:rsid w:val="008B5851"/>
    <w:rsid w:val="008B750F"/>
    <w:rsid w:val="008C4D09"/>
    <w:rsid w:val="008D1AFF"/>
    <w:rsid w:val="008D5EC4"/>
    <w:rsid w:val="008E2E61"/>
    <w:rsid w:val="008E52B1"/>
    <w:rsid w:val="008E7544"/>
    <w:rsid w:val="008F501F"/>
    <w:rsid w:val="009154D2"/>
    <w:rsid w:val="0092232B"/>
    <w:rsid w:val="00927C07"/>
    <w:rsid w:val="009364C5"/>
    <w:rsid w:val="00943629"/>
    <w:rsid w:val="00946D9B"/>
    <w:rsid w:val="009621D1"/>
    <w:rsid w:val="00964ED4"/>
    <w:rsid w:val="00983AF9"/>
    <w:rsid w:val="0098781B"/>
    <w:rsid w:val="00991E6D"/>
    <w:rsid w:val="009A5D52"/>
    <w:rsid w:val="009B7265"/>
    <w:rsid w:val="009C7ECC"/>
    <w:rsid w:val="009E796A"/>
    <w:rsid w:val="009E7CE7"/>
    <w:rsid w:val="009F3902"/>
    <w:rsid w:val="009F70E6"/>
    <w:rsid w:val="00A01F20"/>
    <w:rsid w:val="00A028FF"/>
    <w:rsid w:val="00A1025F"/>
    <w:rsid w:val="00A12661"/>
    <w:rsid w:val="00A12F52"/>
    <w:rsid w:val="00A133E4"/>
    <w:rsid w:val="00A16EF0"/>
    <w:rsid w:val="00A202AF"/>
    <w:rsid w:val="00A21ED3"/>
    <w:rsid w:val="00A224C2"/>
    <w:rsid w:val="00A322D0"/>
    <w:rsid w:val="00A40033"/>
    <w:rsid w:val="00A56199"/>
    <w:rsid w:val="00A608E4"/>
    <w:rsid w:val="00A6413B"/>
    <w:rsid w:val="00A72B2D"/>
    <w:rsid w:val="00A75FE7"/>
    <w:rsid w:val="00A81752"/>
    <w:rsid w:val="00A86264"/>
    <w:rsid w:val="00A919FD"/>
    <w:rsid w:val="00A94A54"/>
    <w:rsid w:val="00AA09A4"/>
    <w:rsid w:val="00AA74FB"/>
    <w:rsid w:val="00AB3554"/>
    <w:rsid w:val="00AB4F94"/>
    <w:rsid w:val="00AC476F"/>
    <w:rsid w:val="00AC48C6"/>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0D8"/>
    <w:rsid w:val="00BE3560"/>
    <w:rsid w:val="00BF1A1C"/>
    <w:rsid w:val="00BF3AEE"/>
    <w:rsid w:val="00BF64FE"/>
    <w:rsid w:val="00BF752C"/>
    <w:rsid w:val="00C03EC8"/>
    <w:rsid w:val="00C10131"/>
    <w:rsid w:val="00C15AF7"/>
    <w:rsid w:val="00C16483"/>
    <w:rsid w:val="00C16A45"/>
    <w:rsid w:val="00C20CE5"/>
    <w:rsid w:val="00C3322E"/>
    <w:rsid w:val="00C36B35"/>
    <w:rsid w:val="00C4513D"/>
    <w:rsid w:val="00C57DFD"/>
    <w:rsid w:val="00C6471C"/>
    <w:rsid w:val="00C65F3E"/>
    <w:rsid w:val="00C744BB"/>
    <w:rsid w:val="00C76A6A"/>
    <w:rsid w:val="00C83CF3"/>
    <w:rsid w:val="00C8726E"/>
    <w:rsid w:val="00CA75A6"/>
    <w:rsid w:val="00CB3BF6"/>
    <w:rsid w:val="00CD39AA"/>
    <w:rsid w:val="00CD7B22"/>
    <w:rsid w:val="00CE1138"/>
    <w:rsid w:val="00CE1A8D"/>
    <w:rsid w:val="00CF5549"/>
    <w:rsid w:val="00D05D68"/>
    <w:rsid w:val="00D06EC3"/>
    <w:rsid w:val="00D100D1"/>
    <w:rsid w:val="00D10791"/>
    <w:rsid w:val="00D17023"/>
    <w:rsid w:val="00D32114"/>
    <w:rsid w:val="00D33DEC"/>
    <w:rsid w:val="00D43F27"/>
    <w:rsid w:val="00D46F22"/>
    <w:rsid w:val="00D47CAE"/>
    <w:rsid w:val="00D77C1A"/>
    <w:rsid w:val="00D8367C"/>
    <w:rsid w:val="00D921AD"/>
    <w:rsid w:val="00D94A12"/>
    <w:rsid w:val="00D97219"/>
    <w:rsid w:val="00DA2748"/>
    <w:rsid w:val="00DA50AF"/>
    <w:rsid w:val="00DB0C7F"/>
    <w:rsid w:val="00DE3541"/>
    <w:rsid w:val="00DE3B5D"/>
    <w:rsid w:val="00DE57F6"/>
    <w:rsid w:val="00DF270E"/>
    <w:rsid w:val="00DF4973"/>
    <w:rsid w:val="00E134FD"/>
    <w:rsid w:val="00E350EE"/>
    <w:rsid w:val="00E45ADA"/>
    <w:rsid w:val="00E57ED1"/>
    <w:rsid w:val="00E61FF9"/>
    <w:rsid w:val="00E622C9"/>
    <w:rsid w:val="00E629CE"/>
    <w:rsid w:val="00E63B3E"/>
    <w:rsid w:val="00E63E34"/>
    <w:rsid w:val="00E75ACF"/>
    <w:rsid w:val="00E90691"/>
    <w:rsid w:val="00E90AF5"/>
    <w:rsid w:val="00E97B58"/>
    <w:rsid w:val="00EA49D8"/>
    <w:rsid w:val="00EB470D"/>
    <w:rsid w:val="00ED23BD"/>
    <w:rsid w:val="00EE46A8"/>
    <w:rsid w:val="00EF4AF8"/>
    <w:rsid w:val="00EF606C"/>
    <w:rsid w:val="00F0516F"/>
    <w:rsid w:val="00F121E6"/>
    <w:rsid w:val="00F226CA"/>
    <w:rsid w:val="00F2295A"/>
    <w:rsid w:val="00F263AB"/>
    <w:rsid w:val="00F26C04"/>
    <w:rsid w:val="00F34FEE"/>
    <w:rsid w:val="00F372BB"/>
    <w:rsid w:val="00F416C7"/>
    <w:rsid w:val="00F7634A"/>
    <w:rsid w:val="00F83BFE"/>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68DFD9"/>
  <w15:chartTrackingRefBased/>
  <w15:docId w15:val="{8AC2580D-9DBA-47A4-A47C-1AE55B952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unhideWhenUsed/>
    <w:rsid w:val="00B84C80"/>
    <w:pPr>
      <w:spacing w:line="480" w:lineRule="atLeast"/>
      <w:ind w:left="720" w:hanging="720"/>
    </w:pPr>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3176">
      <w:bodyDiv w:val="1"/>
      <w:marLeft w:val="0"/>
      <w:marRight w:val="0"/>
      <w:marTop w:val="0"/>
      <w:marBottom w:val="0"/>
      <w:divBdr>
        <w:top w:val="none" w:sz="0" w:space="0" w:color="auto"/>
        <w:left w:val="none" w:sz="0" w:space="0" w:color="auto"/>
        <w:bottom w:val="none" w:sz="0" w:space="0" w:color="auto"/>
        <w:right w:val="none" w:sz="0" w:space="0" w:color="auto"/>
      </w:divBdr>
    </w:div>
    <w:div w:id="167447714">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69317814">
      <w:bodyDiv w:val="1"/>
      <w:marLeft w:val="0"/>
      <w:marRight w:val="0"/>
      <w:marTop w:val="0"/>
      <w:marBottom w:val="0"/>
      <w:divBdr>
        <w:top w:val="none" w:sz="0" w:space="0" w:color="auto"/>
        <w:left w:val="none" w:sz="0" w:space="0" w:color="auto"/>
        <w:bottom w:val="none" w:sz="0" w:space="0" w:color="auto"/>
        <w:right w:val="none" w:sz="0" w:space="0" w:color="auto"/>
      </w:divBdr>
    </w:div>
    <w:div w:id="291520556">
      <w:bodyDiv w:val="1"/>
      <w:marLeft w:val="0"/>
      <w:marRight w:val="0"/>
      <w:marTop w:val="0"/>
      <w:marBottom w:val="0"/>
      <w:divBdr>
        <w:top w:val="none" w:sz="0" w:space="0" w:color="auto"/>
        <w:left w:val="none" w:sz="0" w:space="0" w:color="auto"/>
        <w:bottom w:val="none" w:sz="0" w:space="0" w:color="auto"/>
        <w:right w:val="none" w:sz="0" w:space="0" w:color="auto"/>
      </w:divBdr>
    </w:div>
    <w:div w:id="433214805">
      <w:bodyDiv w:val="1"/>
      <w:marLeft w:val="0"/>
      <w:marRight w:val="0"/>
      <w:marTop w:val="0"/>
      <w:marBottom w:val="0"/>
      <w:divBdr>
        <w:top w:val="none" w:sz="0" w:space="0" w:color="auto"/>
        <w:left w:val="none" w:sz="0" w:space="0" w:color="auto"/>
        <w:bottom w:val="none" w:sz="0" w:space="0" w:color="auto"/>
        <w:right w:val="none" w:sz="0" w:space="0" w:color="auto"/>
      </w:divBdr>
    </w:div>
    <w:div w:id="456720591">
      <w:bodyDiv w:val="1"/>
      <w:marLeft w:val="0"/>
      <w:marRight w:val="0"/>
      <w:marTop w:val="0"/>
      <w:marBottom w:val="0"/>
      <w:divBdr>
        <w:top w:val="none" w:sz="0" w:space="0" w:color="auto"/>
        <w:left w:val="none" w:sz="0" w:space="0" w:color="auto"/>
        <w:bottom w:val="none" w:sz="0" w:space="0" w:color="auto"/>
        <w:right w:val="none" w:sz="0" w:space="0" w:color="auto"/>
      </w:divBdr>
    </w:div>
    <w:div w:id="533008955">
      <w:bodyDiv w:val="1"/>
      <w:marLeft w:val="0"/>
      <w:marRight w:val="0"/>
      <w:marTop w:val="0"/>
      <w:marBottom w:val="0"/>
      <w:divBdr>
        <w:top w:val="none" w:sz="0" w:space="0" w:color="auto"/>
        <w:left w:val="none" w:sz="0" w:space="0" w:color="auto"/>
        <w:bottom w:val="none" w:sz="0" w:space="0" w:color="auto"/>
        <w:right w:val="none" w:sz="0" w:space="0" w:color="auto"/>
      </w:divBdr>
    </w:div>
    <w:div w:id="546454719">
      <w:bodyDiv w:val="1"/>
      <w:marLeft w:val="0"/>
      <w:marRight w:val="0"/>
      <w:marTop w:val="0"/>
      <w:marBottom w:val="0"/>
      <w:divBdr>
        <w:top w:val="none" w:sz="0" w:space="0" w:color="auto"/>
        <w:left w:val="none" w:sz="0" w:space="0" w:color="auto"/>
        <w:bottom w:val="none" w:sz="0" w:space="0" w:color="auto"/>
        <w:right w:val="none" w:sz="0" w:space="0" w:color="auto"/>
      </w:divBdr>
    </w:div>
    <w:div w:id="629558338">
      <w:bodyDiv w:val="1"/>
      <w:marLeft w:val="0"/>
      <w:marRight w:val="0"/>
      <w:marTop w:val="0"/>
      <w:marBottom w:val="0"/>
      <w:divBdr>
        <w:top w:val="none" w:sz="0" w:space="0" w:color="auto"/>
        <w:left w:val="none" w:sz="0" w:space="0" w:color="auto"/>
        <w:bottom w:val="none" w:sz="0" w:space="0" w:color="auto"/>
        <w:right w:val="none" w:sz="0" w:space="0" w:color="auto"/>
      </w:divBdr>
    </w:div>
    <w:div w:id="750927818">
      <w:bodyDiv w:val="1"/>
      <w:marLeft w:val="0"/>
      <w:marRight w:val="0"/>
      <w:marTop w:val="0"/>
      <w:marBottom w:val="0"/>
      <w:divBdr>
        <w:top w:val="none" w:sz="0" w:space="0" w:color="auto"/>
        <w:left w:val="none" w:sz="0" w:space="0" w:color="auto"/>
        <w:bottom w:val="none" w:sz="0" w:space="0" w:color="auto"/>
        <w:right w:val="none" w:sz="0" w:space="0" w:color="auto"/>
      </w:divBdr>
    </w:div>
    <w:div w:id="794834410">
      <w:bodyDiv w:val="1"/>
      <w:marLeft w:val="0"/>
      <w:marRight w:val="0"/>
      <w:marTop w:val="0"/>
      <w:marBottom w:val="0"/>
      <w:divBdr>
        <w:top w:val="none" w:sz="0" w:space="0" w:color="auto"/>
        <w:left w:val="none" w:sz="0" w:space="0" w:color="auto"/>
        <w:bottom w:val="none" w:sz="0" w:space="0" w:color="auto"/>
        <w:right w:val="none" w:sz="0" w:space="0" w:color="auto"/>
      </w:divBdr>
    </w:div>
    <w:div w:id="817577785">
      <w:bodyDiv w:val="1"/>
      <w:marLeft w:val="0"/>
      <w:marRight w:val="0"/>
      <w:marTop w:val="0"/>
      <w:marBottom w:val="0"/>
      <w:divBdr>
        <w:top w:val="none" w:sz="0" w:space="0" w:color="auto"/>
        <w:left w:val="none" w:sz="0" w:space="0" w:color="auto"/>
        <w:bottom w:val="none" w:sz="0" w:space="0" w:color="auto"/>
        <w:right w:val="none" w:sz="0" w:space="0" w:color="auto"/>
      </w:divBdr>
    </w:div>
    <w:div w:id="832187958">
      <w:bodyDiv w:val="1"/>
      <w:marLeft w:val="0"/>
      <w:marRight w:val="0"/>
      <w:marTop w:val="0"/>
      <w:marBottom w:val="0"/>
      <w:divBdr>
        <w:top w:val="none" w:sz="0" w:space="0" w:color="auto"/>
        <w:left w:val="none" w:sz="0" w:space="0" w:color="auto"/>
        <w:bottom w:val="none" w:sz="0" w:space="0" w:color="auto"/>
        <w:right w:val="none" w:sz="0" w:space="0" w:color="auto"/>
      </w:divBdr>
    </w:div>
    <w:div w:id="833447038">
      <w:bodyDiv w:val="1"/>
      <w:marLeft w:val="0"/>
      <w:marRight w:val="0"/>
      <w:marTop w:val="0"/>
      <w:marBottom w:val="0"/>
      <w:divBdr>
        <w:top w:val="none" w:sz="0" w:space="0" w:color="auto"/>
        <w:left w:val="none" w:sz="0" w:space="0" w:color="auto"/>
        <w:bottom w:val="none" w:sz="0" w:space="0" w:color="auto"/>
        <w:right w:val="none" w:sz="0" w:space="0" w:color="auto"/>
      </w:divBdr>
    </w:div>
    <w:div w:id="888568214">
      <w:bodyDiv w:val="1"/>
      <w:marLeft w:val="0"/>
      <w:marRight w:val="0"/>
      <w:marTop w:val="0"/>
      <w:marBottom w:val="0"/>
      <w:divBdr>
        <w:top w:val="none" w:sz="0" w:space="0" w:color="auto"/>
        <w:left w:val="none" w:sz="0" w:space="0" w:color="auto"/>
        <w:bottom w:val="none" w:sz="0" w:space="0" w:color="auto"/>
        <w:right w:val="none" w:sz="0" w:space="0" w:color="auto"/>
      </w:divBdr>
    </w:div>
    <w:div w:id="940642424">
      <w:bodyDiv w:val="1"/>
      <w:marLeft w:val="0"/>
      <w:marRight w:val="0"/>
      <w:marTop w:val="0"/>
      <w:marBottom w:val="0"/>
      <w:divBdr>
        <w:top w:val="none" w:sz="0" w:space="0" w:color="auto"/>
        <w:left w:val="none" w:sz="0" w:space="0" w:color="auto"/>
        <w:bottom w:val="none" w:sz="0" w:space="0" w:color="auto"/>
        <w:right w:val="none" w:sz="0" w:space="0" w:color="auto"/>
      </w:divBdr>
    </w:div>
    <w:div w:id="974018554">
      <w:bodyDiv w:val="1"/>
      <w:marLeft w:val="0"/>
      <w:marRight w:val="0"/>
      <w:marTop w:val="0"/>
      <w:marBottom w:val="0"/>
      <w:divBdr>
        <w:top w:val="none" w:sz="0" w:space="0" w:color="auto"/>
        <w:left w:val="none" w:sz="0" w:space="0" w:color="auto"/>
        <w:bottom w:val="none" w:sz="0" w:space="0" w:color="auto"/>
        <w:right w:val="none" w:sz="0" w:space="0" w:color="auto"/>
      </w:divBdr>
    </w:div>
    <w:div w:id="1004624013">
      <w:bodyDiv w:val="1"/>
      <w:marLeft w:val="0"/>
      <w:marRight w:val="0"/>
      <w:marTop w:val="0"/>
      <w:marBottom w:val="0"/>
      <w:divBdr>
        <w:top w:val="none" w:sz="0" w:space="0" w:color="auto"/>
        <w:left w:val="none" w:sz="0" w:space="0" w:color="auto"/>
        <w:bottom w:val="none" w:sz="0" w:space="0" w:color="auto"/>
        <w:right w:val="none" w:sz="0" w:space="0" w:color="auto"/>
      </w:divBdr>
    </w:div>
    <w:div w:id="1015808938">
      <w:bodyDiv w:val="1"/>
      <w:marLeft w:val="0"/>
      <w:marRight w:val="0"/>
      <w:marTop w:val="0"/>
      <w:marBottom w:val="0"/>
      <w:divBdr>
        <w:top w:val="none" w:sz="0" w:space="0" w:color="auto"/>
        <w:left w:val="none" w:sz="0" w:space="0" w:color="auto"/>
        <w:bottom w:val="none" w:sz="0" w:space="0" w:color="auto"/>
        <w:right w:val="none" w:sz="0" w:space="0" w:color="auto"/>
      </w:divBdr>
    </w:div>
    <w:div w:id="1026835243">
      <w:bodyDiv w:val="1"/>
      <w:marLeft w:val="0"/>
      <w:marRight w:val="0"/>
      <w:marTop w:val="0"/>
      <w:marBottom w:val="0"/>
      <w:divBdr>
        <w:top w:val="none" w:sz="0" w:space="0" w:color="auto"/>
        <w:left w:val="none" w:sz="0" w:space="0" w:color="auto"/>
        <w:bottom w:val="none" w:sz="0" w:space="0" w:color="auto"/>
        <w:right w:val="none" w:sz="0" w:space="0" w:color="auto"/>
      </w:divBdr>
    </w:div>
    <w:div w:id="1065179469">
      <w:bodyDiv w:val="1"/>
      <w:marLeft w:val="0"/>
      <w:marRight w:val="0"/>
      <w:marTop w:val="0"/>
      <w:marBottom w:val="0"/>
      <w:divBdr>
        <w:top w:val="none" w:sz="0" w:space="0" w:color="auto"/>
        <w:left w:val="none" w:sz="0" w:space="0" w:color="auto"/>
        <w:bottom w:val="none" w:sz="0" w:space="0" w:color="auto"/>
        <w:right w:val="none" w:sz="0" w:space="0" w:color="auto"/>
      </w:divBdr>
    </w:div>
    <w:div w:id="1075857849">
      <w:bodyDiv w:val="1"/>
      <w:marLeft w:val="0"/>
      <w:marRight w:val="0"/>
      <w:marTop w:val="0"/>
      <w:marBottom w:val="0"/>
      <w:divBdr>
        <w:top w:val="none" w:sz="0" w:space="0" w:color="auto"/>
        <w:left w:val="none" w:sz="0" w:space="0" w:color="auto"/>
        <w:bottom w:val="none" w:sz="0" w:space="0" w:color="auto"/>
        <w:right w:val="none" w:sz="0" w:space="0" w:color="auto"/>
      </w:divBdr>
    </w:div>
    <w:div w:id="1098677944">
      <w:bodyDiv w:val="1"/>
      <w:marLeft w:val="0"/>
      <w:marRight w:val="0"/>
      <w:marTop w:val="0"/>
      <w:marBottom w:val="0"/>
      <w:divBdr>
        <w:top w:val="none" w:sz="0" w:space="0" w:color="auto"/>
        <w:left w:val="none" w:sz="0" w:space="0" w:color="auto"/>
        <w:bottom w:val="none" w:sz="0" w:space="0" w:color="auto"/>
        <w:right w:val="none" w:sz="0" w:space="0" w:color="auto"/>
      </w:divBdr>
    </w:div>
    <w:div w:id="1160079676">
      <w:bodyDiv w:val="1"/>
      <w:marLeft w:val="0"/>
      <w:marRight w:val="0"/>
      <w:marTop w:val="0"/>
      <w:marBottom w:val="0"/>
      <w:divBdr>
        <w:top w:val="none" w:sz="0" w:space="0" w:color="auto"/>
        <w:left w:val="none" w:sz="0" w:space="0" w:color="auto"/>
        <w:bottom w:val="none" w:sz="0" w:space="0" w:color="auto"/>
        <w:right w:val="none" w:sz="0" w:space="0" w:color="auto"/>
      </w:divBdr>
    </w:div>
    <w:div w:id="1167404632">
      <w:bodyDiv w:val="1"/>
      <w:marLeft w:val="0"/>
      <w:marRight w:val="0"/>
      <w:marTop w:val="0"/>
      <w:marBottom w:val="0"/>
      <w:divBdr>
        <w:top w:val="none" w:sz="0" w:space="0" w:color="auto"/>
        <w:left w:val="none" w:sz="0" w:space="0" w:color="auto"/>
        <w:bottom w:val="none" w:sz="0" w:space="0" w:color="auto"/>
        <w:right w:val="none" w:sz="0" w:space="0" w:color="auto"/>
      </w:divBdr>
    </w:div>
    <w:div w:id="1176118791">
      <w:bodyDiv w:val="1"/>
      <w:marLeft w:val="0"/>
      <w:marRight w:val="0"/>
      <w:marTop w:val="0"/>
      <w:marBottom w:val="0"/>
      <w:divBdr>
        <w:top w:val="none" w:sz="0" w:space="0" w:color="auto"/>
        <w:left w:val="none" w:sz="0" w:space="0" w:color="auto"/>
        <w:bottom w:val="none" w:sz="0" w:space="0" w:color="auto"/>
        <w:right w:val="none" w:sz="0" w:space="0" w:color="auto"/>
      </w:divBdr>
    </w:div>
    <w:div w:id="1214925143">
      <w:bodyDiv w:val="1"/>
      <w:marLeft w:val="0"/>
      <w:marRight w:val="0"/>
      <w:marTop w:val="0"/>
      <w:marBottom w:val="0"/>
      <w:divBdr>
        <w:top w:val="none" w:sz="0" w:space="0" w:color="auto"/>
        <w:left w:val="none" w:sz="0" w:space="0" w:color="auto"/>
        <w:bottom w:val="none" w:sz="0" w:space="0" w:color="auto"/>
        <w:right w:val="none" w:sz="0" w:space="0" w:color="auto"/>
      </w:divBdr>
    </w:div>
    <w:div w:id="1283919457">
      <w:bodyDiv w:val="1"/>
      <w:marLeft w:val="0"/>
      <w:marRight w:val="0"/>
      <w:marTop w:val="0"/>
      <w:marBottom w:val="0"/>
      <w:divBdr>
        <w:top w:val="none" w:sz="0" w:space="0" w:color="auto"/>
        <w:left w:val="none" w:sz="0" w:space="0" w:color="auto"/>
        <w:bottom w:val="none" w:sz="0" w:space="0" w:color="auto"/>
        <w:right w:val="none" w:sz="0" w:space="0" w:color="auto"/>
      </w:divBdr>
    </w:div>
    <w:div w:id="1405878625">
      <w:bodyDiv w:val="1"/>
      <w:marLeft w:val="0"/>
      <w:marRight w:val="0"/>
      <w:marTop w:val="0"/>
      <w:marBottom w:val="0"/>
      <w:divBdr>
        <w:top w:val="none" w:sz="0" w:space="0" w:color="auto"/>
        <w:left w:val="none" w:sz="0" w:space="0" w:color="auto"/>
        <w:bottom w:val="none" w:sz="0" w:space="0" w:color="auto"/>
        <w:right w:val="none" w:sz="0" w:space="0" w:color="auto"/>
      </w:divBdr>
    </w:div>
    <w:div w:id="1473257002">
      <w:bodyDiv w:val="1"/>
      <w:marLeft w:val="0"/>
      <w:marRight w:val="0"/>
      <w:marTop w:val="0"/>
      <w:marBottom w:val="0"/>
      <w:divBdr>
        <w:top w:val="none" w:sz="0" w:space="0" w:color="auto"/>
        <w:left w:val="none" w:sz="0" w:space="0" w:color="auto"/>
        <w:bottom w:val="none" w:sz="0" w:space="0" w:color="auto"/>
        <w:right w:val="none" w:sz="0" w:space="0" w:color="auto"/>
      </w:divBdr>
    </w:div>
    <w:div w:id="1488010676">
      <w:bodyDiv w:val="1"/>
      <w:marLeft w:val="0"/>
      <w:marRight w:val="0"/>
      <w:marTop w:val="0"/>
      <w:marBottom w:val="0"/>
      <w:divBdr>
        <w:top w:val="none" w:sz="0" w:space="0" w:color="auto"/>
        <w:left w:val="none" w:sz="0" w:space="0" w:color="auto"/>
        <w:bottom w:val="none" w:sz="0" w:space="0" w:color="auto"/>
        <w:right w:val="none" w:sz="0" w:space="0" w:color="auto"/>
      </w:divBdr>
    </w:div>
    <w:div w:id="1507482378">
      <w:bodyDiv w:val="1"/>
      <w:marLeft w:val="0"/>
      <w:marRight w:val="0"/>
      <w:marTop w:val="0"/>
      <w:marBottom w:val="0"/>
      <w:divBdr>
        <w:top w:val="none" w:sz="0" w:space="0" w:color="auto"/>
        <w:left w:val="none" w:sz="0" w:space="0" w:color="auto"/>
        <w:bottom w:val="none" w:sz="0" w:space="0" w:color="auto"/>
        <w:right w:val="none" w:sz="0" w:space="0" w:color="auto"/>
      </w:divBdr>
    </w:div>
    <w:div w:id="1545753226">
      <w:bodyDiv w:val="1"/>
      <w:marLeft w:val="0"/>
      <w:marRight w:val="0"/>
      <w:marTop w:val="0"/>
      <w:marBottom w:val="0"/>
      <w:divBdr>
        <w:top w:val="none" w:sz="0" w:space="0" w:color="auto"/>
        <w:left w:val="none" w:sz="0" w:space="0" w:color="auto"/>
        <w:bottom w:val="none" w:sz="0" w:space="0" w:color="auto"/>
        <w:right w:val="none" w:sz="0" w:space="0" w:color="auto"/>
      </w:divBdr>
    </w:div>
    <w:div w:id="1546017158">
      <w:bodyDiv w:val="1"/>
      <w:marLeft w:val="0"/>
      <w:marRight w:val="0"/>
      <w:marTop w:val="0"/>
      <w:marBottom w:val="0"/>
      <w:divBdr>
        <w:top w:val="none" w:sz="0" w:space="0" w:color="auto"/>
        <w:left w:val="none" w:sz="0" w:space="0" w:color="auto"/>
        <w:bottom w:val="none" w:sz="0" w:space="0" w:color="auto"/>
        <w:right w:val="none" w:sz="0" w:space="0" w:color="auto"/>
      </w:divBdr>
    </w:div>
    <w:div w:id="1585142647">
      <w:bodyDiv w:val="1"/>
      <w:marLeft w:val="0"/>
      <w:marRight w:val="0"/>
      <w:marTop w:val="0"/>
      <w:marBottom w:val="0"/>
      <w:divBdr>
        <w:top w:val="none" w:sz="0" w:space="0" w:color="auto"/>
        <w:left w:val="none" w:sz="0" w:space="0" w:color="auto"/>
        <w:bottom w:val="none" w:sz="0" w:space="0" w:color="auto"/>
        <w:right w:val="none" w:sz="0" w:space="0" w:color="auto"/>
      </w:divBdr>
    </w:div>
    <w:div w:id="1589264757">
      <w:bodyDiv w:val="1"/>
      <w:marLeft w:val="0"/>
      <w:marRight w:val="0"/>
      <w:marTop w:val="0"/>
      <w:marBottom w:val="0"/>
      <w:divBdr>
        <w:top w:val="none" w:sz="0" w:space="0" w:color="auto"/>
        <w:left w:val="none" w:sz="0" w:space="0" w:color="auto"/>
        <w:bottom w:val="none" w:sz="0" w:space="0" w:color="auto"/>
        <w:right w:val="none" w:sz="0" w:space="0" w:color="auto"/>
      </w:divBdr>
    </w:div>
    <w:div w:id="1704205964">
      <w:bodyDiv w:val="1"/>
      <w:marLeft w:val="0"/>
      <w:marRight w:val="0"/>
      <w:marTop w:val="0"/>
      <w:marBottom w:val="0"/>
      <w:divBdr>
        <w:top w:val="none" w:sz="0" w:space="0" w:color="auto"/>
        <w:left w:val="none" w:sz="0" w:space="0" w:color="auto"/>
        <w:bottom w:val="none" w:sz="0" w:space="0" w:color="auto"/>
        <w:right w:val="none" w:sz="0" w:space="0" w:color="auto"/>
      </w:divBdr>
    </w:div>
    <w:div w:id="1737703950">
      <w:bodyDiv w:val="1"/>
      <w:marLeft w:val="0"/>
      <w:marRight w:val="0"/>
      <w:marTop w:val="0"/>
      <w:marBottom w:val="0"/>
      <w:divBdr>
        <w:top w:val="none" w:sz="0" w:space="0" w:color="auto"/>
        <w:left w:val="none" w:sz="0" w:space="0" w:color="auto"/>
        <w:bottom w:val="none" w:sz="0" w:space="0" w:color="auto"/>
        <w:right w:val="none" w:sz="0" w:space="0" w:color="auto"/>
      </w:divBdr>
    </w:div>
    <w:div w:id="1753770904">
      <w:bodyDiv w:val="1"/>
      <w:marLeft w:val="0"/>
      <w:marRight w:val="0"/>
      <w:marTop w:val="0"/>
      <w:marBottom w:val="0"/>
      <w:divBdr>
        <w:top w:val="none" w:sz="0" w:space="0" w:color="auto"/>
        <w:left w:val="none" w:sz="0" w:space="0" w:color="auto"/>
        <w:bottom w:val="none" w:sz="0" w:space="0" w:color="auto"/>
        <w:right w:val="none" w:sz="0" w:space="0" w:color="auto"/>
      </w:divBdr>
    </w:div>
    <w:div w:id="1783646739">
      <w:bodyDiv w:val="1"/>
      <w:marLeft w:val="0"/>
      <w:marRight w:val="0"/>
      <w:marTop w:val="0"/>
      <w:marBottom w:val="0"/>
      <w:divBdr>
        <w:top w:val="none" w:sz="0" w:space="0" w:color="auto"/>
        <w:left w:val="none" w:sz="0" w:space="0" w:color="auto"/>
        <w:bottom w:val="none" w:sz="0" w:space="0" w:color="auto"/>
        <w:right w:val="none" w:sz="0" w:space="0" w:color="auto"/>
      </w:divBdr>
    </w:div>
    <w:div w:id="1801610165">
      <w:bodyDiv w:val="1"/>
      <w:marLeft w:val="0"/>
      <w:marRight w:val="0"/>
      <w:marTop w:val="0"/>
      <w:marBottom w:val="0"/>
      <w:divBdr>
        <w:top w:val="none" w:sz="0" w:space="0" w:color="auto"/>
        <w:left w:val="none" w:sz="0" w:space="0" w:color="auto"/>
        <w:bottom w:val="none" w:sz="0" w:space="0" w:color="auto"/>
        <w:right w:val="none" w:sz="0" w:space="0" w:color="auto"/>
      </w:divBdr>
    </w:div>
    <w:div w:id="1877959323">
      <w:bodyDiv w:val="1"/>
      <w:marLeft w:val="0"/>
      <w:marRight w:val="0"/>
      <w:marTop w:val="0"/>
      <w:marBottom w:val="0"/>
      <w:divBdr>
        <w:top w:val="none" w:sz="0" w:space="0" w:color="auto"/>
        <w:left w:val="none" w:sz="0" w:space="0" w:color="auto"/>
        <w:bottom w:val="none" w:sz="0" w:space="0" w:color="auto"/>
        <w:right w:val="none" w:sz="0" w:space="0" w:color="auto"/>
      </w:divBdr>
    </w:div>
    <w:div w:id="1888225927">
      <w:bodyDiv w:val="1"/>
      <w:marLeft w:val="0"/>
      <w:marRight w:val="0"/>
      <w:marTop w:val="0"/>
      <w:marBottom w:val="0"/>
      <w:divBdr>
        <w:top w:val="none" w:sz="0" w:space="0" w:color="auto"/>
        <w:left w:val="none" w:sz="0" w:space="0" w:color="auto"/>
        <w:bottom w:val="none" w:sz="0" w:space="0" w:color="auto"/>
        <w:right w:val="none" w:sz="0" w:space="0" w:color="auto"/>
      </w:divBdr>
    </w:div>
    <w:div w:id="1918587469">
      <w:bodyDiv w:val="1"/>
      <w:marLeft w:val="0"/>
      <w:marRight w:val="0"/>
      <w:marTop w:val="0"/>
      <w:marBottom w:val="0"/>
      <w:divBdr>
        <w:top w:val="none" w:sz="0" w:space="0" w:color="auto"/>
        <w:left w:val="none" w:sz="0" w:space="0" w:color="auto"/>
        <w:bottom w:val="none" w:sz="0" w:space="0" w:color="auto"/>
        <w:right w:val="none" w:sz="0" w:space="0" w:color="auto"/>
      </w:divBdr>
    </w:div>
    <w:div w:id="1934513607">
      <w:bodyDiv w:val="1"/>
      <w:marLeft w:val="0"/>
      <w:marRight w:val="0"/>
      <w:marTop w:val="0"/>
      <w:marBottom w:val="0"/>
      <w:divBdr>
        <w:top w:val="none" w:sz="0" w:space="0" w:color="auto"/>
        <w:left w:val="none" w:sz="0" w:space="0" w:color="auto"/>
        <w:bottom w:val="none" w:sz="0" w:space="0" w:color="auto"/>
        <w:right w:val="none" w:sz="0" w:space="0" w:color="auto"/>
      </w:divBdr>
    </w:div>
    <w:div w:id="1976058700">
      <w:bodyDiv w:val="1"/>
      <w:marLeft w:val="0"/>
      <w:marRight w:val="0"/>
      <w:marTop w:val="0"/>
      <w:marBottom w:val="0"/>
      <w:divBdr>
        <w:top w:val="none" w:sz="0" w:space="0" w:color="auto"/>
        <w:left w:val="none" w:sz="0" w:space="0" w:color="auto"/>
        <w:bottom w:val="none" w:sz="0" w:space="0" w:color="auto"/>
        <w:right w:val="none" w:sz="0" w:space="0" w:color="auto"/>
      </w:divBdr>
    </w:div>
    <w:div w:id="2054309683">
      <w:bodyDiv w:val="1"/>
      <w:marLeft w:val="0"/>
      <w:marRight w:val="0"/>
      <w:marTop w:val="0"/>
      <w:marBottom w:val="0"/>
      <w:divBdr>
        <w:top w:val="none" w:sz="0" w:space="0" w:color="auto"/>
        <w:left w:val="none" w:sz="0" w:space="0" w:color="auto"/>
        <w:bottom w:val="none" w:sz="0" w:space="0" w:color="auto"/>
        <w:right w:val="none" w:sz="0" w:space="0" w:color="auto"/>
      </w:divBdr>
    </w:div>
    <w:div w:id="213983864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B4eMdGOEyZ57b0LoC06DvfhszIhNE5zTI-QqTJInbVU/edit?tab=t.0" TargetMode="External"/><Relationship Id="rId21" Type="http://schemas.openxmlformats.org/officeDocument/2006/relationships/hyperlink" Target="https://docs.google.com/document/d/1B4eMdGOEyZ57b0LoC06DvfhszIhNE5zTI-QqTJInbVU/edit?tab=t.0" TargetMode="External"/><Relationship Id="rId42" Type="http://schemas.microsoft.com/office/2016/09/relationships/commentsIds" Target="commentsIds.xml"/><Relationship Id="rId47" Type="http://schemas.openxmlformats.org/officeDocument/2006/relationships/hyperlink" Target="https://www.zotero.org/google-docs/?Kq4v4A" TargetMode="External"/><Relationship Id="rId63" Type="http://schemas.openxmlformats.org/officeDocument/2006/relationships/hyperlink" Target="https://www.zotero.org/google-docs/?CFoLh3" TargetMode="External"/><Relationship Id="rId6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zotero.org/google-docs/?nFg204"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https://www.zotero.org/google-docs/?wDqhpO" TargetMode="External"/><Relationship Id="rId24" Type="http://schemas.openxmlformats.org/officeDocument/2006/relationships/hyperlink" Target="https://docs.google.com/document/d/1B4eMdGOEyZ57b0LoC06DvfhszIhNE5zTI-QqTJInbVU/edit?tab=t.0" TargetMode="External"/><Relationship Id="rId32" Type="http://schemas.openxmlformats.org/officeDocument/2006/relationships/hyperlink" Target="https://docs.google.com/document/d/1B4eMdGOEyZ57b0LoC06DvfhszIhNE5zTI-QqTJInbVU/edit?tab=t.0" TargetMode="External"/><Relationship Id="rId37" Type="http://schemas.openxmlformats.org/officeDocument/2006/relationships/hyperlink" Target="https://docs.google.com/document/d/1B4eMdGOEyZ57b0LoC06DvfhszIhNE5zTI-QqTJInbVU/edit?tab=t.0" TargetMode="External"/><Relationship Id="rId40" Type="http://schemas.openxmlformats.org/officeDocument/2006/relationships/comments" Target="comments.xml"/><Relationship Id="rId45" Type="http://schemas.openxmlformats.org/officeDocument/2006/relationships/hyperlink" Target="https://www.zotero.org/google-docs/?3SmYar" TargetMode="External"/><Relationship Id="rId53" Type="http://schemas.openxmlformats.org/officeDocument/2006/relationships/hyperlink" Target="https://www.zotero.org/google-docs/?AxRAJg" TargetMode="External"/><Relationship Id="rId58" Type="http://schemas.openxmlformats.org/officeDocument/2006/relationships/hyperlink" Target="https://www.zotero.org/google-docs/?CC48Yc" TargetMode="External"/><Relationship Id="rId66" Type="http://schemas.openxmlformats.org/officeDocument/2006/relationships/hyperlink" Target="https://www.zotero.org/google-docs/?3QqqqL"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www.zotero.org/google-docs/?xnEynI" TargetMode="External"/><Relationship Id="rId19" Type="http://schemas.openxmlformats.org/officeDocument/2006/relationships/hyperlink" Target="https://docs.google.com/document/d/1B4eMdGOEyZ57b0LoC06DvfhszIhNE5zTI-QqTJInbVU/edit" TargetMode="External"/><Relationship Id="rId14" Type="http://schemas.openxmlformats.org/officeDocument/2006/relationships/hyperlink" Target="https://www.zotero.org/google-docs/?pbzOcw" TargetMode="External"/><Relationship Id="rId22" Type="http://schemas.openxmlformats.org/officeDocument/2006/relationships/image" Target="media/image2.jpeg"/><Relationship Id="rId27" Type="http://schemas.openxmlformats.org/officeDocument/2006/relationships/image" Target="media/image3.jpeg"/><Relationship Id="rId30" Type="http://schemas.openxmlformats.org/officeDocument/2006/relationships/hyperlink" Target="https://docs.google.com/document/d/1B4eMdGOEyZ57b0LoC06DvfhszIhNE5zTI-QqTJInbVU/edit?tab=t.0" TargetMode="External"/><Relationship Id="rId35" Type="http://schemas.openxmlformats.org/officeDocument/2006/relationships/hyperlink" Target="https://docs.google.com/document/d/1B4eMdGOEyZ57b0LoC06DvfhszIhNE5zTI-QqTJInbVU/edit?tab=t.0" TargetMode="External"/><Relationship Id="rId43" Type="http://schemas.microsoft.com/office/2018/08/relationships/commentsExtensible" Target="commentsExtensible.xml"/><Relationship Id="rId48" Type="http://schemas.openxmlformats.org/officeDocument/2006/relationships/hyperlink" Target="https://www.zotero.org/google-docs/?CP8Jh2" TargetMode="External"/><Relationship Id="rId56" Type="http://schemas.openxmlformats.org/officeDocument/2006/relationships/hyperlink" Target="https://www.zotero.org/google-docs/?7oa7ca" TargetMode="External"/><Relationship Id="rId64" Type="http://schemas.openxmlformats.org/officeDocument/2006/relationships/hyperlink" Target="https://www.zotero.org/google-docs/?dX16TF" TargetMode="External"/><Relationship Id="rId69" Type="http://schemas.openxmlformats.org/officeDocument/2006/relationships/header" Target="header2.xml"/><Relationship Id="rId8" Type="http://schemas.openxmlformats.org/officeDocument/2006/relationships/hyperlink" Target="mailto:jdacalcina@uesc.br" TargetMode="External"/><Relationship Id="rId51" Type="http://schemas.openxmlformats.org/officeDocument/2006/relationships/hyperlink" Target="https://www.zotero.org/google-docs/?CHq7ob"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www.zotero.org/google-docs/?FonkRA" TargetMode="External"/><Relationship Id="rId17" Type="http://schemas.openxmlformats.org/officeDocument/2006/relationships/hyperlink" Target="https://www.zotero.org/google-docs/?hZ1NLu" TargetMode="External"/><Relationship Id="rId25" Type="http://schemas.openxmlformats.org/officeDocument/2006/relationships/hyperlink" Target="https://docs.google.com/document/d/1B4eMdGOEyZ57b0LoC06DvfhszIhNE5zTI-QqTJInbVU/edit?tab=t.0" TargetMode="External"/><Relationship Id="rId33" Type="http://schemas.openxmlformats.org/officeDocument/2006/relationships/image" Target="media/image4.jpeg"/><Relationship Id="rId38" Type="http://schemas.openxmlformats.org/officeDocument/2006/relationships/hyperlink" Target="https://docs.google.com/document/d/1B4eMdGOEyZ57b0LoC06DvfhszIhNE5zTI-QqTJInbVU/edit?tab=t.0" TargetMode="External"/><Relationship Id="rId46" Type="http://schemas.openxmlformats.org/officeDocument/2006/relationships/hyperlink" Target="https://www.zotero.org/google-docs/?OIZUz1" TargetMode="External"/><Relationship Id="rId59" Type="http://schemas.openxmlformats.org/officeDocument/2006/relationships/hyperlink" Target="https://www.zotero.org/google-docs/?R5SEr5" TargetMode="External"/><Relationship Id="rId67" Type="http://schemas.openxmlformats.org/officeDocument/2006/relationships/hyperlink" Target="https://github.com/mila-ms/azospirillum_brasilense" TargetMode="External"/><Relationship Id="rId20" Type="http://schemas.openxmlformats.org/officeDocument/2006/relationships/image" Target="media/image1.jpg"/><Relationship Id="rId41" Type="http://schemas.microsoft.com/office/2011/relationships/commentsExtended" Target="commentsExtended.xml"/><Relationship Id="rId54" Type="http://schemas.openxmlformats.org/officeDocument/2006/relationships/hyperlink" Target="https://www.zotero.org/google-docs/?nXLemK" TargetMode="External"/><Relationship Id="rId62" Type="http://schemas.openxmlformats.org/officeDocument/2006/relationships/hyperlink" Target="https://www.zotero.org/google-docs/?48EMLY" TargetMode="External"/><Relationship Id="rId70" Type="http://schemas.openxmlformats.org/officeDocument/2006/relationships/footer" Target="foot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7tGvVk" TargetMode="External"/><Relationship Id="rId23" Type="http://schemas.openxmlformats.org/officeDocument/2006/relationships/hyperlink" Target="https://docs.google.com/document/d/1B4eMdGOEyZ57b0LoC06DvfhszIhNE5zTI-QqTJInbVU/edit?tab=t.0" TargetMode="External"/><Relationship Id="rId28" Type="http://schemas.openxmlformats.org/officeDocument/2006/relationships/hyperlink" Target="https://docs.google.com/document/d/1B4eMdGOEyZ57b0LoC06DvfhszIhNE5zTI-QqTJInbVU/edit" TargetMode="External"/><Relationship Id="rId36" Type="http://schemas.openxmlformats.org/officeDocument/2006/relationships/hyperlink" Target="https://docs.google.com/document/d/1B4eMdGOEyZ57b0LoC06DvfhszIhNE5zTI-QqTJInbVU/edit?tab=t.0" TargetMode="External"/><Relationship Id="rId49" Type="http://schemas.openxmlformats.org/officeDocument/2006/relationships/hyperlink" Target="https://www.zotero.org/google-docs/?QdxAur" TargetMode="External"/><Relationship Id="rId57" Type="http://schemas.openxmlformats.org/officeDocument/2006/relationships/hyperlink" Target="https://www.zotero.org/google-docs/?4auGmq" TargetMode="External"/><Relationship Id="rId10" Type="http://schemas.openxmlformats.org/officeDocument/2006/relationships/hyperlink" Target="https://www.zotero.org/google-docs/?VF45TA" TargetMode="External"/><Relationship Id="rId31" Type="http://schemas.openxmlformats.org/officeDocument/2006/relationships/hyperlink" Target="https://docs.google.com/document/d/1B4eMdGOEyZ57b0LoC06DvfhszIhNE5zTI-QqTJInbVU/edit?tab=t.0" TargetMode="External"/><Relationship Id="rId44" Type="http://schemas.openxmlformats.org/officeDocument/2006/relationships/image" Target="media/image6.jpeg"/><Relationship Id="rId52" Type="http://schemas.openxmlformats.org/officeDocument/2006/relationships/hyperlink" Target="https://www.zotero.org/google-docs/?B7WyWs" TargetMode="External"/><Relationship Id="rId60" Type="http://schemas.openxmlformats.org/officeDocument/2006/relationships/hyperlink" Target="https://www.zotero.org/google-docs/?FUBnu7" TargetMode="External"/><Relationship Id="rId65" Type="http://schemas.openxmlformats.org/officeDocument/2006/relationships/hyperlink" Target="https://www.zotero.org/google-docs/?doDMAD"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jssilva@uesc.br" TargetMode="External"/><Relationship Id="rId13" Type="http://schemas.openxmlformats.org/officeDocument/2006/relationships/hyperlink" Target="https://www.zotero.org/google-docs/?kmAs0Y" TargetMode="External"/><Relationship Id="rId18" Type="http://schemas.openxmlformats.org/officeDocument/2006/relationships/hyperlink" Target="https://www.zotero.org/google-docs/?NtEDsJ" TargetMode="External"/><Relationship Id="rId39" Type="http://schemas.openxmlformats.org/officeDocument/2006/relationships/image" Target="media/image5.jpeg"/><Relationship Id="rId34" Type="http://schemas.openxmlformats.org/officeDocument/2006/relationships/hyperlink" Target="https://docs.google.com/document/d/1B4eMdGOEyZ57b0LoC06DvfhszIhNE5zTI-QqTJInbVU/edit" TargetMode="External"/><Relationship Id="rId50" Type="http://schemas.openxmlformats.org/officeDocument/2006/relationships/hyperlink" Target="https://www.zotero.org/google-docs/?ugtffH" TargetMode="External"/><Relationship Id="rId55" Type="http://schemas.openxmlformats.org/officeDocument/2006/relationships/hyperlink" Target="https://www.zotero.org/google-docs/?yLeBr3" TargetMode="External"/><Relationship Id="rId7" Type="http://schemas.openxmlformats.org/officeDocument/2006/relationships/endnotes" Target="endnotes.xml"/><Relationship Id="rId71"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77</TotalTime>
  <Pages>23</Pages>
  <Words>16638</Words>
  <Characters>91509</Characters>
  <Application>Microsoft Office Word</Application>
  <DocSecurity>0</DocSecurity>
  <Lines>762</Lines>
  <Paragraphs>2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0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aner</dc:creator>
  <cp:keywords/>
  <dc:description/>
  <cp:lastModifiedBy>Flavio Lozano-Isla</cp:lastModifiedBy>
  <cp:revision>17</cp:revision>
  <dcterms:created xsi:type="dcterms:W3CDTF">2025-08-28T16:00:00Z</dcterms:created>
  <dcterms:modified xsi:type="dcterms:W3CDTF">2025-08-2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ZOTERO_PREF_1">
    <vt:lpwstr>&lt;data data-version="3" zotero-version="7.0.16"&gt;&lt;session id="3CwpUSH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